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7777777"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xml:space="preserve">, como parte de un proyecto de investigación de la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77777777"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5D7F2099" w14:textId="77777777"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14:paraId="71126D90" w14:textId="77777777" w:rsidR="00665892" w:rsidRDefault="00650B35">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14:paraId="6B02214D" w14:textId="77777777" w:rsidR="00665892" w:rsidRDefault="00650B35">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14:paraId="4BC467B4" w14:textId="77777777" w:rsidR="00665892" w:rsidRDefault="00650B35">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14:paraId="48CB5169" w14:textId="77777777" w:rsidR="00665892" w:rsidRDefault="00650B35">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14:paraId="3AFF0E00" w14:textId="77777777" w:rsidR="00665892" w:rsidRDefault="00650B35">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14:paraId="65C8DC35" w14:textId="77777777" w:rsidR="00665892" w:rsidRDefault="00650B35">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65B4BEA9" w14:textId="77777777" w:rsidR="00665892" w:rsidRDefault="00650B35">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62033854" w14:textId="77777777" w:rsidR="00665892" w:rsidRDefault="00650B35">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3094CDAD" w14:textId="77777777" w:rsidR="00665892" w:rsidRDefault="00650B35">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14:paraId="57A3338C" w14:textId="77777777" w:rsidR="00665892" w:rsidRDefault="00650B35">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14:paraId="2AFD6990" w14:textId="77777777" w:rsidR="00665892" w:rsidRDefault="00650B35">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56C77BC6" w14:textId="77777777" w:rsidR="00665892" w:rsidRDefault="00650B35">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3DE43931" w14:textId="77777777" w:rsidR="00665892" w:rsidRDefault="00650B35">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7772D39B" w14:textId="77777777" w:rsidR="00665892" w:rsidRDefault="00650B35">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14:paraId="0B2CD41A" w14:textId="77777777" w:rsidR="00665892" w:rsidRDefault="00650B35">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14:paraId="51D1A769" w14:textId="77777777" w:rsidR="00665892" w:rsidRDefault="00650B35">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14:paraId="7310494C" w14:textId="77777777"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64673536"/>
      <w:r>
        <w:lastRenderedPageBreak/>
        <w:t>Resumen</w:t>
      </w:r>
      <w:bookmarkEnd w:id="0"/>
    </w:p>
    <w:p w14:paraId="620C811E"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14:paraId="7C858372" w14:textId="77777777"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proofErr w:type="spellStart"/>
      <w:r>
        <w:rPr>
          <w:rStyle w:val="Enlacedelndice"/>
          <w:color w:val="auto"/>
          <w:sz w:val="24"/>
          <w:szCs w:val="24"/>
        </w:rPr>
        <w:t>Geocuba</w:t>
      </w:r>
      <w:proofErr w:type="spellEnd"/>
      <w:r>
        <w:rPr>
          <w:rStyle w:val="Enlacedelndice"/>
          <w:color w:val="auto"/>
          <w:sz w:val="24"/>
          <w:szCs w:val="24"/>
        </w:rPr>
        <w:t xml:space="preserve">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14:paraId="2910A6A0" w14:textId="77777777"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 xml:space="preserve">(Programación </w:t>
      </w:r>
      <w:proofErr w:type="gramStart"/>
      <w:r>
        <w:t>Extrema)…</w:t>
      </w:r>
      <w:proofErr w:type="gramEnd"/>
      <w:r>
        <w:t>.</w:t>
      </w:r>
    </w:p>
    <w:p w14:paraId="7ED5057D" w14:textId="77777777" w:rsidR="003E2D34" w:rsidRPr="00E9334F" w:rsidRDefault="003E2D34" w:rsidP="00DE3FF8">
      <w:pPr>
        <w:pStyle w:val="Encabezado"/>
        <w:rPr>
          <w:rStyle w:val="Enlacedelndice"/>
          <w:color w:val="auto"/>
          <w:sz w:val="24"/>
          <w:szCs w:val="24"/>
        </w:rPr>
      </w:pPr>
    </w:p>
    <w:p w14:paraId="4D40838C" w14:textId="77777777"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 xml:space="preserve">toma de decisiones, </w:t>
      </w:r>
      <w:proofErr w:type="spellStart"/>
      <w:r>
        <w:rPr>
          <w:rStyle w:val="Enlacedelndice"/>
          <w:color w:val="auto"/>
          <w:sz w:val="24"/>
          <w:szCs w:val="24"/>
        </w:rPr>
        <w:t>Geocuba</w:t>
      </w:r>
      <w:proofErr w:type="spellEnd"/>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1" w:name="_Toc164673537"/>
      <w:r w:rsidRPr="000D487F">
        <w:lastRenderedPageBreak/>
        <w:t>Introducción</w:t>
      </w:r>
      <w:bookmarkEnd w:id="1"/>
    </w:p>
    <w:p w14:paraId="0E038BCD" w14:textId="6B0D9936"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483C7C">
        <w:rPr>
          <w:rFonts w:ascii="Arial" w:hAnsi="Arial" w:cs="Arial"/>
        </w:rPr>
        <w:instrText xml:space="preserve"> ADDIN ZOTERO_ITEM CSL_CITATION {"citationID":"EIgDGjxw","properties":{"formattedCitation":"(Medina, s.\\uc0\\u160{}f.)","plainCitation":"(Medina, s. f.)","noteIndex":0},"citationItems":[{"id":"8H9z4HSt/cv2WSwP3","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4CFB4147"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483C7C">
        <w:rPr>
          <w:rFonts w:ascii="Arial" w:hAnsi="Arial" w:cs="Arial"/>
          <w:bCs/>
        </w:rPr>
        <w:instrText xml:space="preserve"> ADDIN ZOTERO_ITEM CSL_CITATION {"citationID":"ugDyVMEP","properties":{"formattedCitation":"({\\i{}Cubadebate}, s.\\uc0\\u160{}f.-a)","plainCitation":"(Cubadebate, s. f.-a)","noteIndex":0},"citationItems":[{"id":"8H9z4HSt/fhabHjlK","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483C7C">
        <w:rPr>
          <w:rFonts w:ascii="Arial" w:hAnsi="Arial" w:cs="Arial"/>
          <w:color w:val="333333"/>
        </w:rPr>
        <w:instrText xml:space="preserve"> ADDIN ZOTERO_ITEM CSL_CITATION {"citationID":"C17XwM75","properties":{"formattedCitation":"({\\i{}Cubadebate}, s.\\uc0\\u160{}f.-b)","plainCitation":"(Cubadebate, s. f.-b)","noteIndex":0},"citationItems":[{"id":"8H9z4HSt/5LQmauGy","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74D4E48E"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proofErr w:type="gramStart"/>
      <w:r w:rsidRPr="00F57431">
        <w:rPr>
          <w:rFonts w:ascii="Arial" w:hAnsi="Arial" w:cs="Arial"/>
          <w:spacing w:val="-5"/>
        </w:rPr>
        <w:t xml:space="preserve">2017  </w:t>
      </w:r>
      <w:r w:rsidR="00F57431">
        <w:rPr>
          <w:rFonts w:ascii="Arial" w:hAnsi="Arial" w:cs="Arial"/>
          <w:spacing w:val="-5"/>
        </w:rPr>
        <w:t>l</w:t>
      </w:r>
      <w:r w:rsidRPr="00F57431">
        <w:rPr>
          <w:rFonts w:ascii="Arial" w:hAnsi="Arial" w:cs="Arial"/>
          <w:spacing w:val="-5"/>
        </w:rPr>
        <w:t>a</w:t>
      </w:r>
      <w:proofErr w:type="gramEnd"/>
      <w:r w:rsidRPr="00F57431">
        <w:rPr>
          <w:rFonts w:ascii="Arial" w:hAnsi="Arial" w:cs="Arial"/>
          <w:spacing w:val="-5"/>
        </w:rPr>
        <w:t xml:space="preserve">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483C7C">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8H9z4HSt/RxZjoJWo","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B4A2289"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proofErr w:type="spellStart"/>
      <w:r w:rsidRPr="00F57431">
        <w:rPr>
          <w:rFonts w:ascii="Arial" w:hAnsi="Arial" w:cs="Arial"/>
          <w:spacing w:val="-5"/>
        </w:rPr>
        <w:t>Geocuba</w:t>
      </w:r>
      <w:proofErr w:type="spellEnd"/>
      <w:r w:rsidRPr="00F57431">
        <w:rPr>
          <w:rFonts w:ascii="Arial" w:hAnsi="Arial" w:cs="Arial"/>
          <w:spacing w:val="-5"/>
        </w:rPr>
        <w:t>.</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00483C7C">
        <w:rPr>
          <w:rFonts w:ascii="Arial" w:hAnsi="Arial" w:cs="Arial"/>
        </w:rPr>
        <w:instrText xml:space="preserve"> ADDIN ZOTERO_ITEM CSL_CITATION {"citationID":"reXoxmDA","properties":{"formattedCitation":"({\\i{}GEOCUBA - EcuRed}, s.\\uc0\\u160{}f.)","plainCitation":"(GEOCUBA - EcuRed, s. f.)","noteIndex":0},"citationItems":[{"id":"8H9z4HSt/LhsJnOdn","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77777777"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w:t>
      </w:r>
      <w:proofErr w:type="spellStart"/>
      <w:r>
        <w:rPr>
          <w:rFonts w:ascii="Arial" w:hAnsi="Arial" w:cs="Arial"/>
        </w:rPr>
        <w:t>Geocuba</w:t>
      </w:r>
      <w:proofErr w:type="spellEnd"/>
      <w:r>
        <w:rPr>
          <w:rFonts w:ascii="Arial" w:hAnsi="Arial" w:cs="Arial"/>
        </w:rPr>
        <w:t xml:space="preserve"> para investigar, predecir y monitorear el comportamiento de la línea costera y la erosión del mar en zonas de desarrollo de la economía y que no afecte el medio ambiente.</w:t>
      </w:r>
    </w:p>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77777777"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proofErr w:type="spellStart"/>
      <w:r w:rsidRPr="00F57431">
        <w:rPr>
          <w:rFonts w:ascii="Arial" w:hAnsi="Arial" w:cs="Arial"/>
        </w:rPr>
        <w:t>Geo</w:t>
      </w:r>
      <w:r w:rsidR="008C6B9F">
        <w:rPr>
          <w:rFonts w:ascii="Arial" w:hAnsi="Arial" w:cs="Arial"/>
        </w:rPr>
        <w:t>c</w:t>
      </w:r>
      <w:r w:rsidRPr="00F57431">
        <w:rPr>
          <w:rFonts w:ascii="Arial" w:hAnsi="Arial" w:cs="Arial"/>
        </w:rPr>
        <w:t>uba</w:t>
      </w:r>
      <w:proofErr w:type="spellEnd"/>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la arena y otros recursos que se pierden en las playas por el aumento del nivel del mar) emplea una ecuación (CERC) 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77777777" w:rsidR="00405B13" w:rsidRPr="00F57431" w:rsidRDefault="00405B13" w:rsidP="00DE3FF8">
      <w:pPr>
        <w:pStyle w:val="NormalWeb"/>
        <w:rPr>
          <w:rFonts w:ascii="Arial" w:hAnsi="Arial" w:cs="Arial"/>
        </w:rPr>
      </w:pPr>
      <w:r w:rsidRPr="00F57431">
        <w:rPr>
          <w:rFonts w:ascii="Arial" w:hAnsi="Arial" w:cs="Arial"/>
        </w:rPr>
        <w:t xml:space="preserve">Desarrollar una aplicación informática que </w:t>
      </w:r>
      <w:proofErr w:type="gramStart"/>
      <w:r w:rsidRPr="00F57431">
        <w:rPr>
          <w:rFonts w:ascii="Arial" w:hAnsi="Arial" w:cs="Arial"/>
        </w:rPr>
        <w:t>permita  calcular</w:t>
      </w:r>
      <w:proofErr w:type="gramEnd"/>
      <w:r w:rsidRPr="00F57431">
        <w:rPr>
          <w:rFonts w:ascii="Arial" w:hAnsi="Arial" w:cs="Arial"/>
        </w:rPr>
        <w:t>, gestionar y almacenar los datos para el cálculo del transporte de sedimentos en las costas cubanas.</w:t>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2" w:name="_Toc164673538"/>
      <w:r w:rsidRPr="00084212">
        <w:lastRenderedPageBreak/>
        <w:t>Capítulo 1 Marco Teórico Conceptual</w:t>
      </w:r>
      <w:bookmarkEnd w:id="2"/>
    </w:p>
    <w:p w14:paraId="6E16F7C8" w14:textId="77777777"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14:paraId="022C9884" w14:textId="77777777" w:rsidR="007644B8" w:rsidRPr="001B6AC5" w:rsidRDefault="007644B8" w:rsidP="00DE3FF8">
      <w:pPr>
        <w:pStyle w:val="Ttulo2"/>
      </w:pPr>
      <w:bookmarkStart w:id="3" w:name="_Toc164673539"/>
      <w:r w:rsidRPr="001B6AC5">
        <w:t>Estado del Arte</w:t>
      </w:r>
      <w:bookmarkEnd w:id="3"/>
    </w:p>
    <w:p w14:paraId="03E39FF4" w14:textId="77777777" w:rsidR="007644B8" w:rsidRPr="004C0DC3" w:rsidRDefault="007644B8" w:rsidP="00DE3FF8">
      <w:pPr>
        <w:pStyle w:val="NormalWeb"/>
        <w:rPr>
          <w:color w:val="FF0000"/>
        </w:rPr>
      </w:pPr>
      <w:r w:rsidRPr="004C0DC3">
        <w:rPr>
          <w:color w:val="FF0000"/>
        </w:rPr>
        <w:t>Poner la explicación</w:t>
      </w:r>
    </w:p>
    <w:p w14:paraId="4E7BF642" w14:textId="77777777" w:rsidR="007644B8" w:rsidRPr="00084212" w:rsidRDefault="007644B8" w:rsidP="00665892">
      <w:pPr>
        <w:pStyle w:val="Ttulo3"/>
        <w:numPr>
          <w:ilvl w:val="2"/>
          <w:numId w:val="12"/>
        </w:numPr>
      </w:pPr>
      <w:bookmarkStart w:id="4" w:name="_Toc164673540"/>
      <w:r w:rsidRPr="00084212">
        <w:t>Ámbito Internacional</w:t>
      </w:r>
      <w:bookmarkEnd w:id="4"/>
    </w:p>
    <w:p w14:paraId="04A32FAB" w14:textId="77777777" w:rsidR="00204095" w:rsidRPr="00F4386F" w:rsidRDefault="007644B8" w:rsidP="00DE3FF8">
      <w:pPr>
        <w:pStyle w:val="Ttulo4"/>
        <w:numPr>
          <w:ilvl w:val="0"/>
          <w:numId w:val="15"/>
        </w:numPr>
      </w:pPr>
      <w:r w:rsidRPr="00F4386F">
        <w:t xml:space="preserve">Delft3D </w:t>
      </w:r>
    </w:p>
    <w:p w14:paraId="03685451" w14:textId="5C4C736D"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483C7C">
        <w:rPr>
          <w:rFonts w:ascii="Arial" w:hAnsi="Arial" w:cs="Arial"/>
        </w:rPr>
        <w:instrText xml:space="preserve"> ADDIN ZOTERO_ITEM CSL_CITATION {"citationID":"Q9vQwmxT","properties":{"formattedCitation":"(Meza Sandoval &amp; Valverde Llanos, s.\\uc0\\u160{}f.)","plainCitation":"(Meza Sandoval &amp; Valverde Llanos, s. f.)","noteIndex":0},"citationItems":[{"id":"8H9z4HSt/8iiQhOR2","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777777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proofErr w:type="gramStart"/>
      <w:r w:rsidR="009B40DF" w:rsidRPr="003A44D8">
        <w:rPr>
          <w:rFonts w:ascii="Arial" w:hAnsi="Arial" w:cs="Arial"/>
        </w:rPr>
        <w:t>adaptar  las</w:t>
      </w:r>
      <w:proofErr w:type="gramEnd"/>
      <w:r w:rsidR="009B40DF" w:rsidRPr="003A44D8">
        <w:rPr>
          <w:rFonts w:ascii="Arial" w:hAnsi="Arial" w:cs="Arial"/>
        </w:rPr>
        <w:t xml:space="preserve"> necesidades específica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77777777"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77777777" w:rsidR="00A54CEB" w:rsidRPr="00F4386F" w:rsidRDefault="00A54CEB" w:rsidP="00DE3FF8">
      <w:pPr>
        <w:pStyle w:val="Ttulo4"/>
      </w:pPr>
      <w:r w:rsidRPr="00F4386F">
        <w:t>Mike 21</w:t>
      </w:r>
    </w:p>
    <w:p w14:paraId="0C445691" w14:textId="580C2E08"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483C7C">
        <w:rPr>
          <w:rFonts w:ascii="Arial" w:hAnsi="Arial" w:cs="Arial"/>
        </w:rPr>
        <w:instrText xml:space="preserve"> ADDIN ZOTERO_ITEM CSL_CITATION {"citationID":"6ThTbo6d","properties":{"formattedCitation":"({\\i{}MIKE 21/3 Sand Transport}, s.\\uc0\\u160{}f.)","plainCitation":"(MIKE 21/3 Sand Transport, s. f.)","noteIndex":0},"citationItems":[{"id":"8H9z4HSt/YhBaX3Et","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483C7C">
        <w:rPr>
          <w:rFonts w:ascii="Arial" w:hAnsi="Arial" w:cs="Arial"/>
          <w:b/>
        </w:rPr>
        <w:instrText xml:space="preserve"> ADDIN ZOTERO_ITEM CSL_CITATION {"citationID":"JfCk84IW","properties":{"formattedCitation":"(Briones Montoya et\\uc0\\u160{}al., 2020)","plainCitation":"(Briones Montoya et al., 2020)","noteIndex":0},"citationItems":[{"id":"8H9z4HSt/kpVBeWv8","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77777777"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proofErr w:type="gramStart"/>
      <w:r w:rsidRPr="003A44D8">
        <w:rPr>
          <w:rFonts w:ascii="Arial" w:hAnsi="Arial" w:cs="Arial"/>
        </w:rPr>
        <w:t>buena  precisión</w:t>
      </w:r>
      <w:proofErr w:type="gramEnd"/>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7777777" w:rsidR="000D487F" w:rsidRPr="003A44D8" w:rsidRDefault="000D487F" w:rsidP="00DE3FF8">
      <w:pPr>
        <w:pStyle w:val="Ttulo4"/>
      </w:pPr>
      <w:proofErr w:type="spellStart"/>
      <w:r w:rsidRPr="003A44D8">
        <w:t>XBeach</w:t>
      </w:r>
      <w:proofErr w:type="spellEnd"/>
      <w:r w:rsidRPr="003A44D8">
        <w:t xml:space="preserve"> </w:t>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proofErr w:type="spellStart"/>
      <w:r w:rsidR="007B4593">
        <w:fldChar w:fldCharType="begin"/>
      </w:r>
      <w:r w:rsidR="007B4593">
        <w:instrText xml:space="preserve"> HYPERLINK "https://www.rws.nl/" \t "_blank" </w:instrText>
      </w:r>
      <w:r w:rsidR="007B4593">
        <w:fldChar w:fldCharType="separate"/>
      </w:r>
      <w:r w:rsidRPr="003A44D8">
        <w:rPr>
          <w:rStyle w:val="Hipervnculo"/>
          <w:color w:val="auto"/>
          <w:u w:val="none"/>
        </w:rPr>
        <w:t>Rijkswaterstaat</w:t>
      </w:r>
      <w:proofErr w:type="spellEnd"/>
      <w:r w:rsidR="007B4593">
        <w:rPr>
          <w:rStyle w:val="Hipervnculo"/>
          <w:color w:val="auto"/>
          <w:u w:val="none"/>
        </w:rPr>
        <w:fldChar w:fldCharType="end"/>
      </w:r>
      <w:r w:rsidRPr="003A44D8">
        <w:t> y la </w:t>
      </w:r>
      <w:hyperlink r:id="rId11" w:tgtFrame="_blank" w:history="1">
        <w:r w:rsidRPr="003A44D8">
          <w:rPr>
            <w:rStyle w:val="Hipervnculo"/>
            <w:color w:val="auto"/>
            <w:u w:val="none"/>
          </w:rPr>
          <w:t>UE</w:t>
        </w:r>
      </w:hyperlink>
      <w:r w:rsidRPr="003A44D8">
        <w:t>, con el apoyo de un consorcio de </w:t>
      </w:r>
      <w:hyperlink r:id="rId12" w:history="1">
        <w:r w:rsidRPr="003A44D8">
          <w:rPr>
            <w:rStyle w:val="Hipervnculo"/>
            <w:color w:val="auto"/>
            <w:u w:val="none"/>
          </w:rPr>
          <w:t>UNESCO-IHE</w:t>
        </w:r>
      </w:hyperlink>
      <w:r w:rsidRPr="003A44D8">
        <w:t>, </w:t>
      </w:r>
      <w:proofErr w:type="spellStart"/>
      <w:r w:rsidR="007B4593">
        <w:fldChar w:fldCharType="begin"/>
      </w:r>
      <w:r w:rsidR="007B4593">
        <w:instrText xml:space="preserve"> HYPERLINK "https://www.deltares.nl/" </w:instrText>
      </w:r>
      <w:r w:rsidR="007B4593">
        <w:fldChar w:fldCharType="separate"/>
      </w:r>
      <w:r w:rsidRPr="003A44D8">
        <w:rPr>
          <w:rStyle w:val="Hipervnculo"/>
          <w:color w:val="auto"/>
          <w:u w:val="none"/>
        </w:rPr>
        <w:t>Deltares</w:t>
      </w:r>
      <w:proofErr w:type="spellEnd"/>
      <w:r w:rsidR="007B4593">
        <w:rPr>
          <w:rStyle w:val="Hipervnculo"/>
          <w:color w:val="auto"/>
          <w:u w:val="none"/>
        </w:rPr>
        <w:fldChar w:fldCharType="end"/>
      </w:r>
      <w:r w:rsidRPr="003A44D8">
        <w:t>, la </w:t>
      </w:r>
      <w:hyperlink r:id="rId13" w:history="1">
        <w:r w:rsidRPr="003A44D8">
          <w:rPr>
            <w:rStyle w:val="Hipervnculo"/>
            <w:color w:val="auto"/>
            <w:u w:val="none"/>
          </w:rPr>
          <w:t>Universidad Tecnológica de Delft</w:t>
        </w:r>
      </w:hyperlink>
      <w:r w:rsidRPr="003A44D8">
        <w:t> y la </w:t>
      </w:r>
      <w:hyperlink r:id="rId14"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 xml:space="preserve">Incorpora la ecuación de advección-difusión para el transporte de sedimentos, junto con varios parámetros generales y formulaciones de </w:t>
      </w:r>
      <w:r>
        <w:lastRenderedPageBreak/>
        <w:t>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2225642C" w14:textId="77777777" w:rsidR="00142464" w:rsidRPr="003A44D8" w:rsidRDefault="00142464" w:rsidP="00142464">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0F80A42F" w14:textId="77777777" w:rsidR="00084212" w:rsidRPr="003A44D8" w:rsidRDefault="00084212" w:rsidP="00DE3FF8"/>
    <w:p w14:paraId="55275B64" w14:textId="77777777" w:rsidR="000D487F" w:rsidRPr="003A44D8" w:rsidRDefault="00FB794B" w:rsidP="00A11475">
      <w:pPr>
        <w:pStyle w:val="Ttulo3"/>
        <w:numPr>
          <w:ilvl w:val="0"/>
          <w:numId w:val="0"/>
        </w:numPr>
      </w:pPr>
      <w:bookmarkStart w:id="5" w:name="_Toc164673541"/>
      <w:proofErr w:type="gramStart"/>
      <w:r w:rsidRPr="003A44D8">
        <w:t>1.2.2  Ámbito</w:t>
      </w:r>
      <w:proofErr w:type="gramEnd"/>
      <w:r w:rsidRPr="003A44D8">
        <w:t xml:space="preserve"> Nacional</w:t>
      </w:r>
      <w:bookmarkEnd w:id="5"/>
    </w:p>
    <w:p w14:paraId="61E9EDA2" w14:textId="77777777" w:rsidR="003E2D34" w:rsidRPr="003A44D8" w:rsidRDefault="003E2D34" w:rsidP="00DE3FF8">
      <w:pPr>
        <w:pStyle w:val="NormalWeb"/>
        <w:rPr>
          <w:rFonts w:ascii="Arial" w:hAnsi="Arial" w:cs="Arial"/>
        </w:rPr>
      </w:pPr>
      <w:proofErr w:type="gramStart"/>
      <w:r w:rsidRPr="003A44D8">
        <w:rPr>
          <w:rFonts w:ascii="Arial" w:hAnsi="Arial" w:cs="Arial"/>
        </w:rPr>
        <w:t>Cuba  se</w:t>
      </w:r>
      <w:proofErr w:type="gramEnd"/>
      <w:r w:rsidRPr="003A44D8">
        <w:rPr>
          <w:rFonts w:ascii="Arial" w:hAnsi="Arial" w:cs="Arial"/>
        </w:rPr>
        <w:t xml:space="preserv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1B6AC5" w:rsidRDefault="006B7649" w:rsidP="00DE3FF8">
      <w:pPr>
        <w:pStyle w:val="Ttulo2"/>
      </w:pPr>
      <w:bookmarkStart w:id="6" w:name="_Toc164673542"/>
      <w:r w:rsidRPr="001B6AC5">
        <w:t>Gestión</w:t>
      </w:r>
      <w:bookmarkEnd w:id="6"/>
    </w:p>
    <w:p w14:paraId="55E8B45A" w14:textId="11F78BC8"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483C7C">
        <w:instrText xml:space="preserve"> ADDIN ZOTERO_ITEM CSL_CITATION {"citationID":"J561SeuD","properties":{"formattedCitation":"(Westreicher, 2020)","plainCitation":"(Westreicher, 2020)","noteIndex":0},"citationItems":[{"id":"8H9z4HSt/yK45o0w2","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14:paraId="5B5BC480" w14:textId="77777777" w:rsidR="001B6AC5" w:rsidRDefault="001B6AC5" w:rsidP="00DE3FF8">
      <w:pPr>
        <w:pStyle w:val="Ttulo2"/>
      </w:pPr>
      <w:bookmarkStart w:id="7" w:name="_Toc164673543"/>
      <w:r>
        <w:t>Sistema de Gestión</w:t>
      </w:r>
      <w:bookmarkEnd w:id="7"/>
      <w:r>
        <w:t xml:space="preserve"> </w:t>
      </w:r>
    </w:p>
    <w:p w14:paraId="6A8E3A3D" w14:textId="46329001"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483C7C">
        <w:instrText xml:space="preserve"> ADDIN ZOTERO_ITEM CSL_CITATION {"citationID":"Wcg3m5RU","properties":{"formattedCitation":"({\\i{}Sistema de Gesti\\uc0\\u243{}n}, s.\\uc0\\u160{}f.)","plainCitation":"(Sistema de Gestión, s. f.)","noteIndex":0},"citationItems":[{"id":"8H9z4HSt/KBEfys8R","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483C7C">
        <w:instrText xml:space="preserve"> ADDIN ZOTERO_ITEM CSL_CITATION {"citationID":"qrMxXHDV","properties":{"formattedCitation":"(Ekon, 2021)","plainCitation":"(Ekon, 2021)","noteIndex":0},"citationItems":[{"id":"8H9z4HSt/LG01hVdT","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14:paraId="6D5D2AE5" w14:textId="2E2232AC" w:rsidR="0016370C" w:rsidRDefault="0016370C" w:rsidP="0016370C">
      <w:pPr>
        <w:pStyle w:val="Ttulo2"/>
      </w:pPr>
      <w:r>
        <w:t xml:space="preserve">Servicios Web </w:t>
      </w:r>
    </w:p>
    <w:p w14:paraId="70FEC826" w14:textId="0E6EE82A" w:rsidR="00CE51AA" w:rsidRPr="00CE51AA" w:rsidRDefault="00CE51AA" w:rsidP="00CE51AA">
      <w:r>
        <w:t>Según Jorge Ocampos l</w:t>
      </w:r>
      <w:r w:rsidRPr="00CE51AA">
        <w:t>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w:t>
      </w:r>
      <w:r>
        <w:t xml:space="preserve">. </w:t>
      </w:r>
      <w:hyperlink r:id="rId15" w:history="1">
        <w:r w:rsidR="00A041F1">
          <w:rPr>
            <w:rStyle w:val="Hipervnculo"/>
          </w:rPr>
          <w:t xml:space="preserve">¿Qué son los Servicios Web (Web </w:t>
        </w:r>
        <w:proofErr w:type="spellStart"/>
        <w:r w:rsidR="00A041F1">
          <w:rPr>
            <w:rStyle w:val="Hipervnculo"/>
          </w:rPr>
          <w:t>Services</w:t>
        </w:r>
        <w:proofErr w:type="spellEnd"/>
        <w:proofErr w:type="gramStart"/>
        <w:r w:rsidR="00A041F1">
          <w:rPr>
            <w:rStyle w:val="Hipervnculo"/>
          </w:rPr>
          <w:t>) ?</w:t>
        </w:r>
        <w:proofErr w:type="gramEnd"/>
        <w:r w:rsidR="00A041F1">
          <w:rPr>
            <w:rStyle w:val="Hipervnculo"/>
          </w:rPr>
          <w:t xml:space="preserve"> – Jorge Ocampos</w:t>
        </w:r>
      </w:hyperlink>
    </w:p>
    <w:p w14:paraId="2A43933F" w14:textId="77777777" w:rsidR="0016370C" w:rsidRDefault="0016370C" w:rsidP="0016370C">
      <w:pPr>
        <w:pStyle w:val="Ttulo2"/>
      </w:pPr>
      <w:bookmarkStart w:id="8" w:name="_Toc88600706"/>
      <w:bookmarkStart w:id="9" w:name="_Toc88579756"/>
      <w:r>
        <w:lastRenderedPageBreak/>
        <w:t>Arquitectura de Microservicios</w:t>
      </w:r>
      <w:bookmarkEnd w:id="8"/>
      <w:bookmarkEnd w:id="9"/>
    </w:p>
    <w:p w14:paraId="7D749BB2" w14:textId="77777777" w:rsidR="0016370C" w:rsidRDefault="0016370C" w:rsidP="0016370C">
      <w:pPr>
        <w:pStyle w:val="Ttulo2"/>
        <w:rPr>
          <w:shd w:val="clear" w:color="auto" w:fill="auto"/>
        </w:rPr>
      </w:pPr>
      <w:bookmarkStart w:id="10" w:name="_Toc88600707"/>
      <w:bookmarkStart w:id="11" w:name="_Toc88579757"/>
      <w:r>
        <w:t>Pruebas de Software</w:t>
      </w:r>
      <w:bookmarkEnd w:id="10"/>
      <w:bookmarkEnd w:id="11"/>
    </w:p>
    <w:p w14:paraId="0073AFD9" w14:textId="77777777" w:rsidR="00F02DA3" w:rsidRPr="00F02DA3" w:rsidRDefault="00F02DA3" w:rsidP="00F02DA3">
      <w:pPr>
        <w:spacing w:after="300" w:line="336" w:lineRule="atLeast"/>
        <w:rPr>
          <w:rFonts w:ascii="normal" w:eastAsia="Times New Roman" w:hAnsi="normal" w:cs="Times New Roman"/>
          <w:color w:val="272727"/>
          <w:sz w:val="26"/>
          <w:szCs w:val="26"/>
          <w:shd w:val="clear" w:color="auto" w:fill="auto"/>
          <w:lang w:val="es-CU" w:eastAsia="es-CU"/>
        </w:rPr>
      </w:pPr>
      <w:r w:rsidRPr="00F02DA3">
        <w:rPr>
          <w:rFonts w:ascii="normal" w:eastAsia="Times New Roman" w:hAnsi="normal" w:cs="Times New Roman"/>
          <w:color w:val="272727"/>
          <w:sz w:val="26"/>
          <w:szCs w:val="26"/>
          <w:shd w:val="clear" w:color="auto" w:fill="auto"/>
          <w:lang w:val="es-CU" w:eastAsia="es-CU"/>
        </w:rPr>
        <w:t xml:space="preserve">Según </w:t>
      </w:r>
      <w:proofErr w:type="spellStart"/>
      <w:r w:rsidRPr="00F02DA3">
        <w:rPr>
          <w:rFonts w:ascii="normal" w:eastAsia="Times New Roman" w:hAnsi="normal" w:cs="Times New Roman"/>
          <w:color w:val="272727"/>
          <w:sz w:val="26"/>
          <w:szCs w:val="26"/>
          <w:shd w:val="clear" w:color="auto" w:fill="auto"/>
          <w:lang w:val="es-CU" w:eastAsia="es-CU"/>
        </w:rPr>
        <w:t>Glenford</w:t>
      </w:r>
      <w:proofErr w:type="spellEnd"/>
      <w:r w:rsidRPr="00F02DA3">
        <w:rPr>
          <w:rFonts w:ascii="normal" w:eastAsia="Times New Roman" w:hAnsi="normal" w:cs="Times New Roman"/>
          <w:color w:val="272727"/>
          <w:sz w:val="26"/>
          <w:szCs w:val="26"/>
          <w:shd w:val="clear" w:color="auto" w:fill="auto"/>
          <w:lang w:val="es-CU" w:eastAsia="es-CU"/>
        </w:rPr>
        <w:t xml:space="preserve"> J. Myers reconocido informático y autor de libros reconocidos de </w:t>
      </w:r>
      <w:proofErr w:type="spellStart"/>
      <w:r w:rsidRPr="00F02DA3">
        <w:rPr>
          <w:rFonts w:ascii="normal" w:eastAsia="Times New Roman" w:hAnsi="normal" w:cs="Times New Roman"/>
          <w:color w:val="272727"/>
          <w:sz w:val="26"/>
          <w:szCs w:val="26"/>
          <w:shd w:val="clear" w:color="auto" w:fill="auto"/>
          <w:lang w:val="es-CU" w:eastAsia="es-CU"/>
        </w:rPr>
        <w:t>Testing</w:t>
      </w:r>
      <w:proofErr w:type="spellEnd"/>
      <w:r w:rsidRPr="00F02DA3">
        <w:rPr>
          <w:rFonts w:ascii="normal" w:eastAsia="Times New Roman" w:hAnsi="normal" w:cs="Times New Roman"/>
          <w:color w:val="272727"/>
          <w:sz w:val="26"/>
          <w:szCs w:val="26"/>
          <w:shd w:val="clear" w:color="auto" w:fill="auto"/>
          <w:lang w:val="es-CU" w:eastAsia="es-CU"/>
        </w:rPr>
        <w:t xml:space="preserve">, entre ellos </w:t>
      </w:r>
      <w:proofErr w:type="spellStart"/>
      <w:r w:rsidRPr="00F02DA3">
        <w:rPr>
          <w:rFonts w:ascii="normal" w:eastAsia="Times New Roman" w:hAnsi="normal" w:cs="Times New Roman"/>
          <w:color w:val="272727"/>
          <w:sz w:val="26"/>
          <w:szCs w:val="26"/>
          <w:shd w:val="clear" w:color="auto" w:fill="auto"/>
          <w:lang w:val="es-CU" w:eastAsia="es-CU"/>
        </w:rPr>
        <w:t>The</w:t>
      </w:r>
      <w:proofErr w:type="spellEnd"/>
      <w:r w:rsidRPr="00F02DA3">
        <w:rPr>
          <w:rFonts w:ascii="normal" w:eastAsia="Times New Roman" w:hAnsi="normal" w:cs="Times New Roman"/>
          <w:color w:val="272727"/>
          <w:sz w:val="26"/>
          <w:szCs w:val="26"/>
          <w:shd w:val="clear" w:color="auto" w:fill="auto"/>
          <w:lang w:val="es-CU" w:eastAsia="es-CU"/>
        </w:rPr>
        <w:t xml:space="preserve"> Art </w:t>
      </w:r>
      <w:proofErr w:type="spellStart"/>
      <w:r w:rsidRPr="00F02DA3">
        <w:rPr>
          <w:rFonts w:ascii="normal" w:eastAsia="Times New Roman" w:hAnsi="normal" w:cs="Times New Roman"/>
          <w:color w:val="272727"/>
          <w:sz w:val="26"/>
          <w:szCs w:val="26"/>
          <w:shd w:val="clear" w:color="auto" w:fill="auto"/>
          <w:lang w:val="es-CU" w:eastAsia="es-CU"/>
        </w:rPr>
        <w:t>of</w:t>
      </w:r>
      <w:proofErr w:type="spellEnd"/>
      <w:r w:rsidRPr="00F02DA3">
        <w:rPr>
          <w:rFonts w:ascii="normal" w:eastAsia="Times New Roman" w:hAnsi="normal" w:cs="Times New Roman"/>
          <w:color w:val="272727"/>
          <w:sz w:val="26"/>
          <w:szCs w:val="26"/>
          <w:shd w:val="clear" w:color="auto" w:fill="auto"/>
          <w:lang w:val="es-CU" w:eastAsia="es-CU"/>
        </w:rPr>
        <w:t xml:space="preserve"> Software </w:t>
      </w:r>
      <w:proofErr w:type="spellStart"/>
      <w:r w:rsidRPr="00F02DA3">
        <w:rPr>
          <w:rFonts w:ascii="normal" w:eastAsia="Times New Roman" w:hAnsi="normal" w:cs="Times New Roman"/>
          <w:color w:val="272727"/>
          <w:sz w:val="26"/>
          <w:szCs w:val="26"/>
          <w:shd w:val="clear" w:color="auto" w:fill="auto"/>
          <w:lang w:val="es-CU" w:eastAsia="es-CU"/>
        </w:rPr>
        <w:t>Testing</w:t>
      </w:r>
      <w:proofErr w:type="spellEnd"/>
      <w:r w:rsidRPr="00F02DA3">
        <w:rPr>
          <w:rFonts w:ascii="normal" w:eastAsia="Times New Roman" w:hAnsi="normal" w:cs="Times New Roman"/>
          <w:color w:val="272727"/>
          <w:sz w:val="26"/>
          <w:szCs w:val="26"/>
          <w:shd w:val="clear" w:color="auto" w:fill="auto"/>
          <w:lang w:val="es-CU" w:eastAsia="es-CU"/>
        </w:rPr>
        <w:t>, nos dice en su frase:</w:t>
      </w:r>
    </w:p>
    <w:p w14:paraId="089F8F9B" w14:textId="5D9675DD" w:rsidR="00D24A89" w:rsidRDefault="00F02DA3" w:rsidP="00D24A89">
      <w:pPr>
        <w:spacing w:after="0" w:line="288" w:lineRule="atLeast"/>
        <w:rPr>
          <w:rFonts w:eastAsia="Times New Roman"/>
          <w:shd w:val="clear" w:color="auto" w:fill="auto"/>
          <w:lang w:val="es-CU" w:eastAsia="es-CU"/>
        </w:rPr>
      </w:pPr>
      <w:r w:rsidRPr="00F02DA3">
        <w:rPr>
          <w:rFonts w:eastAsia="Times New Roman"/>
          <w:color w:val="026DA7"/>
          <w:shd w:val="clear" w:color="auto" w:fill="auto"/>
          <w:lang w:val="es-CU" w:eastAsia="es-CU"/>
        </w:rPr>
        <w:t>“</w:t>
      </w:r>
      <w:r w:rsidRPr="00F02DA3">
        <w:rPr>
          <w:rFonts w:eastAsia="Times New Roman"/>
          <w:shd w:val="clear" w:color="auto" w:fill="auto"/>
          <w:lang w:val="es-CU" w:eastAsia="es-CU"/>
        </w:rPr>
        <w:t>Las pruebas de software son el proceso de ejecutar un programa con la intención de encontrar errores”</w:t>
      </w:r>
      <w:r w:rsidR="00483C7C">
        <w:rPr>
          <w:rFonts w:eastAsia="Times New Roman"/>
          <w:shd w:val="clear" w:color="auto" w:fill="auto"/>
          <w:lang w:val="es-CU" w:eastAsia="es-CU"/>
        </w:rPr>
        <w:t xml:space="preserve">  </w:t>
      </w:r>
      <w:r w:rsidR="00483C7C">
        <w:rPr>
          <w:rFonts w:eastAsia="Times New Roman"/>
          <w:shd w:val="clear" w:color="auto" w:fill="auto"/>
          <w:lang w:val="es-CU" w:eastAsia="es-CU"/>
        </w:rPr>
        <w:fldChar w:fldCharType="begin"/>
      </w:r>
      <w:r w:rsidR="00483C7C">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123,"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Pr>
          <w:rFonts w:eastAsia="Times New Roman"/>
          <w:shd w:val="clear" w:color="auto" w:fill="auto"/>
          <w:lang w:val="es-CU" w:eastAsia="es-CU"/>
        </w:rPr>
        <w:fldChar w:fldCharType="separate"/>
      </w:r>
      <w:r w:rsidR="00483C7C" w:rsidRPr="00483C7C">
        <w:t>(Myers et al., 2011)</w:t>
      </w:r>
      <w:r w:rsidR="00483C7C">
        <w:rPr>
          <w:rFonts w:eastAsia="Times New Roman"/>
          <w:shd w:val="clear" w:color="auto" w:fill="auto"/>
          <w:lang w:val="es-CU" w:eastAsia="es-CU"/>
        </w:rPr>
        <w:fldChar w:fldCharType="end"/>
      </w:r>
    </w:p>
    <w:p w14:paraId="4E5E0E97" w14:textId="77777777" w:rsidR="00483C7C" w:rsidRDefault="00483C7C" w:rsidP="00D24A89">
      <w:pPr>
        <w:spacing w:after="0" w:line="288" w:lineRule="atLeast"/>
        <w:rPr>
          <w:rFonts w:ascii="normal" w:hAnsi="normal"/>
          <w:color w:val="272727"/>
          <w:sz w:val="26"/>
          <w:szCs w:val="26"/>
        </w:rPr>
      </w:pPr>
    </w:p>
    <w:p w14:paraId="03962DED" w14:textId="5900AB83" w:rsidR="00D24A89" w:rsidRPr="00D24A89" w:rsidRDefault="00D24A89" w:rsidP="00D24A89">
      <w:pPr>
        <w:spacing w:after="0" w:line="288" w:lineRule="atLeast"/>
        <w:rPr>
          <w:rFonts w:eastAsia="Times New Roman"/>
          <w:color w:val="026DA7"/>
          <w:shd w:val="clear" w:color="auto" w:fill="auto"/>
          <w:lang w:val="es-CU" w:eastAsia="es-CU"/>
        </w:rPr>
      </w:pPr>
      <w:r>
        <w:rPr>
          <w:rFonts w:ascii="normal" w:hAnsi="normal"/>
          <w:color w:val="272727"/>
          <w:sz w:val="26"/>
          <w:szCs w:val="26"/>
        </w:rPr>
        <w:t xml:space="preserve">Las Pruebas o </w:t>
      </w:r>
      <w:proofErr w:type="spellStart"/>
      <w:r>
        <w:rPr>
          <w:rFonts w:ascii="normal" w:hAnsi="normal"/>
          <w:color w:val="272727"/>
          <w:sz w:val="26"/>
          <w:szCs w:val="26"/>
        </w:rPr>
        <w:t>Testing</w:t>
      </w:r>
      <w:proofErr w:type="spellEnd"/>
      <w:r>
        <w:rPr>
          <w:rFonts w:ascii="normal" w:hAnsi="normal"/>
          <w:color w:val="272727"/>
          <w:sz w:val="26"/>
          <w:szCs w:val="26"/>
        </w:rPr>
        <w:t xml:space="preserve"> de Software se trata básicamente del conjunto de actividades dentro del desarrollo de un software permitiendo así tener procesos, métodos de trabajo y herramientas para identificar oportunamente los defectos en el software, logrando la estabilidad del mismo. Siendo el único instrumento capaz </w:t>
      </w:r>
      <w:r w:rsidRPr="0055004D">
        <w:rPr>
          <w:rFonts w:ascii="normal" w:hAnsi="normal"/>
          <w:color w:val="272727"/>
          <w:sz w:val="26"/>
          <w:szCs w:val="26"/>
        </w:rPr>
        <w:t>de </w:t>
      </w:r>
      <w:hyperlink r:id="rId16" w:history="1">
        <w:r w:rsidRPr="0055004D">
          <w:rPr>
            <w:rStyle w:val="Hipervnculo"/>
            <w:rFonts w:ascii="normal" w:hAnsi="normal"/>
            <w:color w:val="auto"/>
            <w:sz w:val="26"/>
            <w:szCs w:val="26"/>
            <w:u w:val="none"/>
          </w:rPr>
          <w:t>precisar la calidad del software</w:t>
        </w:r>
      </w:hyperlink>
      <w:r w:rsidRPr="0055004D">
        <w:rPr>
          <w:rFonts w:ascii="normal" w:hAnsi="normal"/>
          <w:sz w:val="26"/>
          <w:szCs w:val="26"/>
          <w:u w:val="single"/>
        </w:rPr>
        <w:t>,</w:t>
      </w:r>
      <w:r>
        <w:rPr>
          <w:rFonts w:ascii="normal" w:hAnsi="normal"/>
          <w:color w:val="272727"/>
          <w:sz w:val="26"/>
          <w:szCs w:val="26"/>
        </w:rPr>
        <w:t xml:space="preserve"> es decir, es el único procedimiento con el que se puede garantizar que un software cumple con los requerimientos solicitados por los usuarios. </w:t>
      </w:r>
      <w:r w:rsidR="00483C7C">
        <w:rPr>
          <w:rFonts w:ascii="normal" w:hAnsi="normal"/>
          <w:color w:val="272727"/>
          <w:sz w:val="26"/>
          <w:szCs w:val="26"/>
        </w:rPr>
        <w:fldChar w:fldCharType="begin"/>
      </w:r>
      <w:r w:rsidR="00483C7C">
        <w:rPr>
          <w:rFonts w:ascii="normal" w:hAnsi="normal"/>
          <w:color w:val="272727"/>
          <w:sz w:val="26"/>
          <w:szCs w:val="26"/>
        </w:rPr>
        <w:instrText xml:space="preserve"> ADDIN ZOTERO_ITEM CSL_CITATION {"citationID":"KEmN4kuE","properties":{"formattedCitation":"({\\i{}Pruebas de Software: Historia y Evoluci\\uc0\\u243{}n}, s.\\uc0\\u160{}f.)","plainCitation":"(Pruebas de Software: Historia y Evoluci</w:instrText>
      </w:r>
      <w:r w:rsidR="00483C7C">
        <w:rPr>
          <w:rFonts w:ascii="normal" w:hAnsi="normal" w:hint="eastAsia"/>
          <w:color w:val="272727"/>
          <w:sz w:val="26"/>
          <w:szCs w:val="26"/>
        </w:rPr>
        <w:instrText>ó</w:instrText>
      </w:r>
      <w:r w:rsidR="00483C7C">
        <w:rPr>
          <w:rFonts w:ascii="normal" w:hAnsi="normal"/>
          <w:color w:val="272727"/>
          <w:sz w:val="26"/>
          <w:szCs w:val="26"/>
        </w:rPr>
        <w:instrText>n, s.</w:instrText>
      </w:r>
      <w:r w:rsidR="00483C7C">
        <w:rPr>
          <w:rFonts w:ascii="normal" w:hAnsi="normal" w:hint="eastAsia"/>
          <w:color w:val="272727"/>
          <w:sz w:val="26"/>
          <w:szCs w:val="26"/>
        </w:rPr>
        <w:instrText> </w:instrText>
      </w:r>
      <w:r w:rsidR="00483C7C">
        <w:rPr>
          <w:rFonts w:ascii="normal" w:hAnsi="normal"/>
          <w:color w:val="272727"/>
          <w:sz w:val="26"/>
          <w:szCs w:val="26"/>
        </w:rPr>
        <w:instrText>f.)","noteIndex":0},"citationItems":[{"id":124,"uris":["http://zotero.org/users/local/6SXM3nyK/items/M6U4XGVQ"],"itemData":{"id":124,"type":"webpage","title":"Pruebas de Software: Historia y Evoluci</w:instrText>
      </w:r>
      <w:r w:rsidR="00483C7C">
        <w:rPr>
          <w:rFonts w:ascii="normal" w:hAnsi="normal" w:hint="eastAsia"/>
          <w:color w:val="272727"/>
          <w:sz w:val="26"/>
          <w:szCs w:val="26"/>
        </w:rPr>
        <w:instrText>ó</w:instrText>
      </w:r>
      <w:r w:rsidR="00483C7C">
        <w:rPr>
          <w:rFonts w:ascii="normal" w:hAnsi="normal"/>
          <w:color w:val="272727"/>
          <w:sz w:val="26"/>
          <w:szCs w:val="26"/>
        </w:rPr>
        <w:instrText xml:space="preserve">n","URL":"https://www.fyccorp.com/articulo-pruebas-de-software:-historia-y-evolucion","accessed":{"date-parts":[["2024",6,26]]}}}],"schema":"https://github.com/citation-style-language/schema/raw/master/csl-citation.json"} </w:instrText>
      </w:r>
      <w:r w:rsidR="00483C7C">
        <w:rPr>
          <w:rFonts w:ascii="normal" w:hAnsi="normal"/>
          <w:color w:val="272727"/>
          <w:sz w:val="26"/>
          <w:szCs w:val="26"/>
        </w:rPr>
        <w:fldChar w:fldCharType="separate"/>
      </w:r>
      <w:r w:rsidR="00483C7C" w:rsidRPr="00483C7C">
        <w:rPr>
          <w:rFonts w:ascii="normal" w:hAnsi="normal" w:cs="Times New Roman"/>
          <w:sz w:val="26"/>
        </w:rPr>
        <w:t>(</w:t>
      </w:r>
      <w:r w:rsidR="00483C7C" w:rsidRPr="00483C7C">
        <w:rPr>
          <w:rFonts w:ascii="normal" w:hAnsi="normal" w:cs="Times New Roman"/>
          <w:i/>
          <w:iCs/>
          <w:sz w:val="26"/>
        </w:rPr>
        <w:t>Pruebas de Software: Historia y Evolución</w:t>
      </w:r>
      <w:r w:rsidR="00483C7C" w:rsidRPr="00483C7C">
        <w:rPr>
          <w:rFonts w:ascii="normal" w:hAnsi="normal" w:cs="Times New Roman"/>
          <w:sz w:val="26"/>
        </w:rPr>
        <w:t>, s. f.)</w:t>
      </w:r>
      <w:r w:rsidR="00483C7C">
        <w:rPr>
          <w:rFonts w:ascii="normal" w:hAnsi="normal"/>
          <w:color w:val="272727"/>
          <w:sz w:val="26"/>
          <w:szCs w:val="26"/>
        </w:rPr>
        <w:fldChar w:fldCharType="end"/>
      </w:r>
    </w:p>
    <w:p w14:paraId="7D85E443" w14:textId="77777777" w:rsidR="0016370C" w:rsidRPr="0016370C" w:rsidRDefault="0016370C" w:rsidP="0016370C"/>
    <w:p w14:paraId="1492CE10" w14:textId="77777777" w:rsidR="0016370C" w:rsidRPr="0016370C" w:rsidRDefault="0016370C" w:rsidP="0016370C"/>
    <w:p w14:paraId="5EF7E8B1" w14:textId="77777777" w:rsidR="00DE3FF8" w:rsidRDefault="00DE3FF8" w:rsidP="00826815">
      <w:pPr>
        <w:pStyle w:val="Ttulo2"/>
      </w:pPr>
      <w:bookmarkStart w:id="12" w:name="_Toc164673544"/>
      <w:r>
        <w:t>Herramientas y tecnologías utilizadas en el desarrollo del sistema</w:t>
      </w:r>
      <w:bookmarkEnd w:id="12"/>
      <w:r>
        <w:t xml:space="preserve"> </w:t>
      </w:r>
    </w:p>
    <w:p w14:paraId="67A6C6EF" w14:textId="553E1CB5"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7" w:tooltip="Programas" w:history="1">
        <w:r w:rsidRPr="00826815">
          <w:rPr>
            <w:rStyle w:val="Hipervnculo"/>
            <w:color w:val="auto"/>
            <w:sz w:val="22"/>
            <w:szCs w:val="22"/>
            <w:u w:val="none"/>
          </w:rPr>
          <w:t>programas</w:t>
        </w:r>
      </w:hyperlink>
      <w:r w:rsidRPr="00826815">
        <w:rPr>
          <w:sz w:val="22"/>
          <w:szCs w:val="22"/>
        </w:rPr>
        <w:t>, </w:t>
      </w:r>
      <w:hyperlink r:id="rId18" w:tooltip="Aplicaciones" w:history="1">
        <w:r w:rsidRPr="00826815">
          <w:rPr>
            <w:rStyle w:val="Hipervnculo"/>
            <w:color w:val="auto"/>
            <w:sz w:val="22"/>
            <w:szCs w:val="22"/>
            <w:u w:val="none"/>
          </w:rPr>
          <w:t>aplicaciones</w:t>
        </w:r>
      </w:hyperlink>
      <w:r w:rsidRPr="00826815">
        <w:rPr>
          <w:sz w:val="22"/>
          <w:szCs w:val="22"/>
        </w:rPr>
        <w:t> o simplemente </w:t>
      </w:r>
      <w:hyperlink r:id="rId19" w:tooltip="Instrucciones (la página no existe)" w:history="1">
        <w:r w:rsidRPr="00826815">
          <w:rPr>
            <w:rStyle w:val="Hipervnculo"/>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00483C7C">
        <w:rPr>
          <w:sz w:val="22"/>
          <w:szCs w:val="22"/>
        </w:rPr>
        <w:instrText xml:space="preserve"> ADDIN ZOTERO_ITEM CSL_CITATION {"citationID":"ld50OHRu","properties":{"formattedCitation":"({\\i{}Herramientas inform\\uc0\\u225{}ticas - EcuRed}, s.\\uc0\\u160{}f.)","plainCitation":"(Herramientas informáticas - EcuRed, s. f.)","noteIndex":0},"citationItems":[{"id":"8H9z4HSt/DvWzCkUv","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14:paraId="042AA99A" w14:textId="54BF8431" w:rsidR="00DE3FF8" w:rsidRDefault="00DE3FF8" w:rsidP="00826815">
      <w:pPr>
        <w:spacing w:line="360" w:lineRule="auto"/>
        <w:rPr>
          <w:sz w:val="22"/>
          <w:szCs w:val="22"/>
        </w:rPr>
      </w:pPr>
      <w:r w:rsidRPr="00826815">
        <w:rPr>
          <w:sz w:val="22"/>
          <w:szCs w:val="22"/>
        </w:rPr>
        <w:t>La Tecnología</w:t>
      </w:r>
      <w:r w:rsidR="00142464">
        <w:rPr>
          <w:sz w:val="22"/>
          <w:szCs w:val="22"/>
        </w:rPr>
        <w:t xml:space="preserve">  es </w:t>
      </w:r>
      <w:r w:rsidRPr="00826815">
        <w:rPr>
          <w:sz w:val="22"/>
          <w:szCs w:val="22"/>
        </w:rPr>
        <w:t>el </w:t>
      </w:r>
      <w:hyperlink r:id="rId20" w:history="1">
        <w:r w:rsidRPr="00826815">
          <w:rPr>
            <w:rStyle w:val="Hipervnculo"/>
            <w:color w:val="auto"/>
            <w:sz w:val="22"/>
            <w:szCs w:val="22"/>
            <w:u w:val="none"/>
          </w:rPr>
          <w:t>conjunto</w:t>
        </w:r>
      </w:hyperlink>
      <w:r w:rsidRPr="00826815">
        <w:rPr>
          <w:sz w:val="22"/>
          <w:szCs w:val="22"/>
        </w:rPr>
        <w:t> de nociones y </w:t>
      </w:r>
      <w:hyperlink r:id="rId21"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2"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3"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4"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00483C7C">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8H9z4HSt/Gl39IRe0","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14:paraId="73B92633" w14:textId="77777777"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14:paraId="20FB67A4" w14:textId="77777777" w:rsidR="00665892" w:rsidRPr="00665892" w:rsidRDefault="00665892" w:rsidP="00665892">
      <w:pPr>
        <w:pStyle w:val="Ttulo3"/>
        <w:rPr>
          <w:u w:val="single"/>
        </w:rPr>
      </w:pPr>
      <w:bookmarkStart w:id="13" w:name="_Toc164673545"/>
      <w:r w:rsidRPr="00665892">
        <w:rPr>
          <w:u w:val="single"/>
        </w:rPr>
        <w:t xml:space="preserve">Visual Studio </w:t>
      </w:r>
      <w:proofErr w:type="spellStart"/>
      <w:r w:rsidRPr="00665892">
        <w:rPr>
          <w:u w:val="single"/>
        </w:rPr>
        <w:t>Code</w:t>
      </w:r>
      <w:bookmarkEnd w:id="13"/>
      <w:proofErr w:type="spellEnd"/>
    </w:p>
    <w:p w14:paraId="67C3D4D2" w14:textId="06C26E5B" w:rsidR="00665892" w:rsidRDefault="00665892" w:rsidP="00665892">
      <w:pPr>
        <w:rPr>
          <w:sz w:val="22"/>
          <w:szCs w:val="22"/>
        </w:rPr>
      </w:pPr>
      <w:r w:rsidRPr="00243274">
        <w:rPr>
          <w:sz w:val="22"/>
          <w:szCs w:val="22"/>
        </w:rPr>
        <w:t xml:space="preserve">Visual Studio </w:t>
      </w:r>
      <w:proofErr w:type="spellStart"/>
      <w:r w:rsidRPr="00243274">
        <w:rPr>
          <w:sz w:val="22"/>
          <w:szCs w:val="22"/>
        </w:rPr>
        <w:t>Code</w:t>
      </w:r>
      <w:proofErr w:type="spellEnd"/>
      <w:r w:rsidRPr="00243274">
        <w:rPr>
          <w:sz w:val="22"/>
          <w:szCs w:val="22"/>
        </w:rPr>
        <w:t xml:space="preserve"> (VS </w:t>
      </w:r>
      <w:proofErr w:type="spellStart"/>
      <w:r w:rsidRPr="00243274">
        <w:rPr>
          <w:sz w:val="22"/>
          <w:szCs w:val="22"/>
        </w:rPr>
        <w:t>Code</w:t>
      </w:r>
      <w:proofErr w:type="spellEnd"/>
      <w:r w:rsidRPr="00243274">
        <w:rPr>
          <w:sz w:val="22"/>
          <w:szCs w:val="22"/>
        </w:rPr>
        <w:t xml:space="preserve">) es un editor de código fuente desarrollado por Microsoft. Es software libre y multiplataforma, está disponible para Windows, GNU/Linux y macOS. VS </w:t>
      </w:r>
      <w:proofErr w:type="spellStart"/>
      <w:r w:rsidRPr="00243274">
        <w:rPr>
          <w:sz w:val="22"/>
          <w:szCs w:val="22"/>
        </w:rPr>
        <w:t>Code</w:t>
      </w:r>
      <w:proofErr w:type="spellEnd"/>
      <w:r w:rsidRPr="00243274">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483C7C">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8H9z4HSt/FixeQ9qF","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14:paraId="5EC858C0" w14:textId="77777777" w:rsidR="00665892" w:rsidRDefault="00665892" w:rsidP="00665892">
      <w:pPr>
        <w:rPr>
          <w:sz w:val="22"/>
          <w:szCs w:val="22"/>
        </w:rPr>
      </w:pPr>
      <w:r>
        <w:rPr>
          <w:sz w:val="22"/>
          <w:szCs w:val="22"/>
        </w:rPr>
        <w:lastRenderedPageBreak/>
        <w:t>Se escogió este EDI ya que es el más usado para desarrollar aplicaciones en cualquier lenguaje, es bastante completo, además de las extensiones que tien</w:t>
      </w:r>
      <w:r w:rsidR="00DA10A9">
        <w:rPr>
          <w:sz w:val="22"/>
          <w:szCs w:val="22"/>
        </w:rPr>
        <w:t xml:space="preserve">en que la ayudan mucho a la </w:t>
      </w:r>
      <w:proofErr w:type="gramStart"/>
      <w:r w:rsidR="00DA10A9">
        <w:rPr>
          <w:sz w:val="22"/>
          <w:szCs w:val="22"/>
        </w:rPr>
        <w:t xml:space="preserve">hora </w:t>
      </w:r>
      <w:r>
        <w:rPr>
          <w:sz w:val="22"/>
          <w:szCs w:val="22"/>
        </w:rPr>
        <w:t xml:space="preserve"> de</w:t>
      </w:r>
      <w:proofErr w:type="gramEnd"/>
      <w:r>
        <w:rPr>
          <w:sz w:val="22"/>
          <w:szCs w:val="22"/>
        </w:rPr>
        <w:t xml:space="preserve"> codificar</w:t>
      </w:r>
      <w:r w:rsidR="00DA10A9">
        <w:rPr>
          <w:sz w:val="22"/>
          <w:szCs w:val="22"/>
        </w:rPr>
        <w:t>.</w:t>
      </w:r>
    </w:p>
    <w:p w14:paraId="47019D22" w14:textId="77777777" w:rsidR="00CF5165" w:rsidRDefault="00CF5165" w:rsidP="00CF5165">
      <w:pPr>
        <w:pStyle w:val="Ttulo3"/>
      </w:pPr>
      <w:r>
        <w:t xml:space="preserve">Visual </w:t>
      </w:r>
      <w:proofErr w:type="spellStart"/>
      <w:r>
        <w:t>Paradigm</w:t>
      </w:r>
      <w:proofErr w:type="spellEnd"/>
      <w:r>
        <w:t xml:space="preserve"> </w:t>
      </w:r>
    </w:p>
    <w:p w14:paraId="23F603F6" w14:textId="4C84B81A" w:rsidR="00CF5165" w:rsidRDefault="00CF5165" w:rsidP="00665892">
      <w:pPr>
        <w:rPr>
          <w:sz w:val="22"/>
          <w:szCs w:val="22"/>
        </w:rPr>
      </w:pPr>
      <w:r>
        <w:t xml:space="preserve">Visual </w:t>
      </w:r>
      <w:proofErr w:type="spellStart"/>
      <w:r>
        <w:t>Paradigm</w:t>
      </w:r>
      <w:proofErr w:type="spellEnd"/>
      <w:r>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483C7C">
        <w:instrText xml:space="preserve"> ADDIN ZOTERO_ITEM CSL_CITATION {"citationID":"5NwFvkME","properties":{"formattedCitation":"(De Arma-Hern\\uc0\\u225{}ndez &amp; Sabl\\uc0\\u243{}n-Fern\\uc0\\u225{}ndez, 2019)","plainCitation":"(De Arma-Hernández &amp; Sablón-Fernández, 2019)","noteIndex":0},"citationItems":[{"id":"8H9z4HSt/iumyEgtd","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14:paraId="3002A958" w14:textId="77777777" w:rsidR="00CD5EB0" w:rsidRDefault="00CD5EB0" w:rsidP="00CD5EB0">
      <w:pPr>
        <w:pStyle w:val="Ttulo3"/>
      </w:pPr>
      <w:r>
        <w:t xml:space="preserve">Git </w:t>
      </w:r>
    </w:p>
    <w:p w14:paraId="7127588D" w14:textId="303ABBB1"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483C7C">
        <w:instrText xml:space="preserve"> ADDIN ZOTERO_ITEM CSL_CITATION {"citationID":"n9HOrXiu","properties":{"formattedCitation":"(Astigarraga &amp; Cruz-Alonso, 2022)","plainCitation":"(Astigarraga &amp; Cruz-Alonso, 2022)","noteIndex":0},"citationItems":[{"id":"8H9z4HSt/Fspr84iS","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14:paraId="0D7D1349" w14:textId="77777777" w:rsidR="00211E73" w:rsidRDefault="00116EA3" w:rsidP="00116EA3">
      <w:pPr>
        <w:pStyle w:val="Ttulo3"/>
      </w:pPr>
      <w:proofErr w:type="spellStart"/>
      <w:r>
        <w:t>Pos</w:t>
      </w:r>
      <w:r w:rsidR="009D5F16">
        <w:t>t</w:t>
      </w:r>
      <w:r>
        <w:t>man</w:t>
      </w:r>
      <w:proofErr w:type="spellEnd"/>
      <w:r w:rsidR="002876DE">
        <w:t xml:space="preserve"> </w:t>
      </w:r>
    </w:p>
    <w:p w14:paraId="125986F4" w14:textId="77777777" w:rsidR="00211E73" w:rsidRPr="00FA678D" w:rsidRDefault="00211E73" w:rsidP="00FA678D">
      <w:pPr>
        <w:pStyle w:val="Sinespaciado"/>
        <w:jc w:val="both"/>
        <w:rPr>
          <w:rStyle w:val="Enlacedelndice"/>
          <w:rFonts w:ascii="Arial" w:hAnsi="Arial" w:cs="Arial"/>
          <w:sz w:val="24"/>
          <w:szCs w:val="24"/>
        </w:rPr>
      </w:pP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es la plataforma de API líder en el mundo. Las funciones de </w:t>
      </w: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es un cliente para restear </w:t>
      </w:r>
      <w:proofErr w:type="spellStart"/>
      <w:r w:rsidRPr="00FA678D">
        <w:rPr>
          <w:rStyle w:val="Enlacedelndice"/>
          <w:rFonts w:ascii="Arial" w:hAnsi="Arial" w:cs="Arial"/>
          <w:sz w:val="24"/>
          <w:szCs w:val="24"/>
        </w:rPr>
        <w:t>APIs</w:t>
      </w:r>
      <w:proofErr w:type="spellEnd"/>
      <w:r w:rsidRPr="00FA678D">
        <w:rPr>
          <w:rStyle w:val="Enlacedelndice"/>
          <w:rFonts w:ascii="Arial" w:hAnsi="Arial" w:cs="Arial"/>
          <w:sz w:val="24"/>
          <w:szCs w:val="24"/>
        </w:rPr>
        <w:t xml:space="preserve">, por el momento es más utilizada para realizar peticiones API REST de manera simple, este gestiona nuestra API, así como documentarla. </w:t>
      </w:r>
      <w:r w:rsidRPr="00FA678D">
        <w:rPr>
          <w:rStyle w:val="Enlacedelndice"/>
          <w:rFonts w:ascii="Arial" w:hAnsi="Arial" w:cs="Arial"/>
          <w:color w:val="FF0000"/>
          <w:sz w:val="24"/>
          <w:szCs w:val="24"/>
        </w:rPr>
        <w:t>Monción Rodríguez, C. L. (2023)</w:t>
      </w:r>
    </w:p>
    <w:p w14:paraId="0F9AF14C" w14:textId="77777777" w:rsidR="008B3A94" w:rsidRDefault="008B3A94" w:rsidP="008B3A94"/>
    <w:p w14:paraId="46279BFE" w14:textId="77777777" w:rsidR="008B3A94" w:rsidRDefault="008B3A94" w:rsidP="008B3A94">
      <w:pPr>
        <w:pStyle w:val="Ttulo3"/>
      </w:pPr>
      <w:r>
        <w:t xml:space="preserve">Mongo </w:t>
      </w:r>
      <w:proofErr w:type="spellStart"/>
      <w:r>
        <w:t>Compass</w:t>
      </w:r>
      <w:proofErr w:type="spellEnd"/>
      <w:r>
        <w:t xml:space="preserve">  </w:t>
      </w:r>
    </w:p>
    <w:p w14:paraId="78983FA1" w14:textId="77777777" w:rsidR="008B3A94" w:rsidRDefault="008B3A94" w:rsidP="008B3A94">
      <w:pPr>
        <w:rPr>
          <w:color w:val="FF0000"/>
        </w:rPr>
      </w:pPr>
      <w:r>
        <w:t xml:space="preserve">MongoDB </w:t>
      </w:r>
      <w:proofErr w:type="spellStart"/>
      <w:r>
        <w:t>Compass</w:t>
      </w:r>
      <w:proofErr w:type="spellEnd"/>
      <w:r>
        <w:t xml:space="preserve"> es la GUI de MongoDB. </w:t>
      </w:r>
      <w:proofErr w:type="spellStart"/>
      <w:r>
        <w:t>Compass</w:t>
      </w:r>
      <w:proofErr w:type="spellEnd"/>
      <w:r>
        <w:t xml:space="preserve"> permite analizar y comprender el contenido de los datos sin un conocimiento formal de la sintaxis de consulta de MongoDB. Además de explorar los datos en un entorno visual, también se puede utilizar </w:t>
      </w:r>
      <w:proofErr w:type="spellStart"/>
      <w:r>
        <w:t>Compass</w:t>
      </w:r>
      <w:proofErr w:type="spellEnd"/>
      <w:r>
        <w:t xml:space="preserve"> para optimizar el rendimiento de las consultas, administrar índices e implementar la validación de documentos. </w:t>
      </w:r>
      <w:r w:rsidRPr="008B3A94">
        <w:rPr>
          <w:color w:val="FF0000"/>
        </w:rPr>
        <w:t>Vidal Domínguez, M. (2021).</w:t>
      </w:r>
    </w:p>
    <w:p w14:paraId="03CDF3F6" w14:textId="77777777" w:rsidR="00D33DEF" w:rsidRDefault="00D33DEF" w:rsidP="00D33DEF">
      <w:pPr>
        <w:pStyle w:val="Ttulo3"/>
      </w:pPr>
      <w:proofErr w:type="spellStart"/>
      <w:r>
        <w:t>Node</w:t>
      </w:r>
      <w:proofErr w:type="spellEnd"/>
      <w:r>
        <w:t xml:space="preserve"> </w:t>
      </w:r>
      <w:r w:rsidR="00FA678D">
        <w:t>.JS</w:t>
      </w:r>
    </w:p>
    <w:p w14:paraId="0F14CA36" w14:textId="77777777" w:rsidR="002876DE" w:rsidRPr="002876DE" w:rsidRDefault="00FA678D" w:rsidP="00FA678D">
      <w:r>
        <w:t xml:space="preserve">Es un entorno en tiempo de ejecución multiplataforma de código abierto del lado del servidor en el lenguaje de programación JavaScript, asíncrono, con E/S de datos en una arquitectura orientada a eventos y basado en el motor V8 de Google. Fue creado con el enfoque de ser útil en la creación de programas de red altamente escalables, </w:t>
      </w:r>
      <w:proofErr w:type="gramStart"/>
      <w:r>
        <w:t>como</w:t>
      </w:r>
      <w:proofErr w:type="gramEnd"/>
      <w:r>
        <w:t xml:space="preserve"> por ejemplo, servidores web. Fue creado por Ryan </w:t>
      </w:r>
      <w:r>
        <w:lastRenderedPageBreak/>
        <w:t xml:space="preserve">Dahl en 2009 y su evolución está apadrinada por la empresa </w:t>
      </w:r>
      <w:proofErr w:type="spellStart"/>
      <w:r>
        <w:t>Joyent</w:t>
      </w:r>
      <w:proofErr w:type="spellEnd"/>
      <w:r>
        <w:t>, que además tiene contratado a Dahl en plantilla</w:t>
      </w:r>
      <w:r w:rsidRPr="00FA678D">
        <w:rPr>
          <w:color w:val="FF0000"/>
        </w:rPr>
        <w:t xml:space="preserve">. </w:t>
      </w:r>
      <w:r w:rsidR="00211E73" w:rsidRPr="00FA678D">
        <w:rPr>
          <w:color w:val="FF0000"/>
        </w:rPr>
        <w:t xml:space="preserve"> </w:t>
      </w:r>
      <w:r w:rsidRPr="00FA678D">
        <w:rPr>
          <w:color w:val="FF0000"/>
        </w:rPr>
        <w:t>Romero García, W. R. (2022)</w:t>
      </w:r>
      <w:r w:rsidR="002876DE" w:rsidRPr="00FA678D">
        <w:rPr>
          <w:color w:val="FF0000"/>
        </w:rPr>
        <w:t xml:space="preserve"> </w:t>
      </w:r>
    </w:p>
    <w:p w14:paraId="2B9E22AE" w14:textId="77777777" w:rsidR="00585425" w:rsidRDefault="00585425" w:rsidP="00585425">
      <w:pPr>
        <w:pStyle w:val="Ttulo2"/>
      </w:pPr>
      <w:r>
        <w:t xml:space="preserve">Lenguajes a emplear en el desarrollo del sistema </w:t>
      </w:r>
    </w:p>
    <w:p w14:paraId="6CA5355D" w14:textId="77777777" w:rsidR="009452EE" w:rsidRDefault="009452EE" w:rsidP="002E1965">
      <w:pPr>
        <w:pStyle w:val="Ttulo3"/>
      </w:pPr>
      <w:proofErr w:type="spellStart"/>
      <w:r>
        <w:t>React</w:t>
      </w:r>
      <w:proofErr w:type="spellEnd"/>
      <w:r>
        <w:t xml:space="preserve"> </w:t>
      </w:r>
    </w:p>
    <w:p w14:paraId="18FD2DEB" w14:textId="7777777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proofErr w:type="gramStart"/>
      <w:r>
        <w:t>frameworks</w:t>
      </w:r>
      <w:proofErr w:type="spellEnd"/>
      <w:proofErr w:type="gramEnd"/>
      <w:r>
        <w:t xml:space="preserve"> pero su propósito es organizar los elementos HTML en componentes.</w:t>
      </w:r>
    </w:p>
    <w:p w14:paraId="43D75109" w14:textId="77777777" w:rsidR="009452EE" w:rsidRPr="009452EE" w:rsidRDefault="009452EE" w:rsidP="009452EE">
      <w:pPr>
        <w:pStyle w:val="Ttulo3"/>
      </w:pPr>
      <w:r>
        <w:t>HTML</w:t>
      </w:r>
    </w:p>
    <w:p w14:paraId="364C96BE" w14:textId="77777777"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p>
    <w:p w14:paraId="333FD403" w14:textId="77777777" w:rsidR="00636540" w:rsidRDefault="00636540" w:rsidP="00636540">
      <w:pPr>
        <w:pStyle w:val="Ttulo3"/>
      </w:pPr>
      <w:proofErr w:type="spellStart"/>
      <w:r>
        <w:t>Javascript</w:t>
      </w:r>
      <w:proofErr w:type="spellEnd"/>
    </w:p>
    <w:p w14:paraId="32B53A87" w14:textId="77777777" w:rsidR="00636540" w:rsidRDefault="00636540" w:rsidP="009452EE">
      <w:r>
        <w:t xml:space="preserve">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 </w:t>
      </w:r>
      <w:r w:rsidRPr="00636540">
        <w:rPr>
          <w:b/>
          <w:color w:val="FF0000"/>
        </w:rPr>
        <w:t>Pérez, J. E. (2019).</w:t>
      </w:r>
    </w:p>
    <w:p w14:paraId="6D9312CC" w14:textId="77777777" w:rsidR="00407644" w:rsidRDefault="00407644" w:rsidP="00407644">
      <w:pPr>
        <w:pStyle w:val="Ttulo3"/>
      </w:pPr>
      <w:r>
        <w:t>Mongo DB</w:t>
      </w:r>
    </w:p>
    <w:p w14:paraId="3E45206F" w14:textId="77777777" w:rsidR="00407644" w:rsidRPr="008B3A94" w:rsidRDefault="00407644" w:rsidP="00407644">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Pr="008B3A94">
        <w:rPr>
          <w:color w:val="FF0000"/>
        </w:rPr>
        <w:t>Vidal Domínguez, M. (2021).</w:t>
      </w:r>
    </w:p>
    <w:p w14:paraId="7CFA13C5" w14:textId="77777777" w:rsidR="00407644" w:rsidRDefault="00407644" w:rsidP="009452EE"/>
    <w:p w14:paraId="20D5576B" w14:textId="77777777" w:rsidR="002E1965" w:rsidRPr="009452EE" w:rsidRDefault="00CD5EB0" w:rsidP="00CD5EB0">
      <w:pPr>
        <w:pStyle w:val="Ttulo2"/>
      </w:pPr>
      <w:r>
        <w:t xml:space="preserve">Arquitectura Cliente-Servidor </w:t>
      </w:r>
    </w:p>
    <w:p w14:paraId="3387583F" w14:textId="77777777" w:rsidR="006E2D14" w:rsidRPr="001B6AC5" w:rsidRDefault="006E2D14" w:rsidP="00DE3FF8">
      <w:pPr>
        <w:pStyle w:val="Ttulo2"/>
        <w:rPr>
          <w:rStyle w:val="Ttulo1Car"/>
          <w:rFonts w:ascii="Arial" w:hAnsi="Arial" w:cs="Arial"/>
          <w:b/>
          <w:bCs w:val="0"/>
          <w:sz w:val="24"/>
          <w:szCs w:val="24"/>
        </w:rPr>
      </w:pPr>
      <w:bookmarkStart w:id="14" w:name="_Toc164673546"/>
      <w:r w:rsidRPr="001B6AC5">
        <w:rPr>
          <w:rStyle w:val="Ttulo1Car"/>
          <w:rFonts w:ascii="Arial" w:hAnsi="Arial" w:cs="Arial"/>
          <w:b/>
          <w:bCs w:val="0"/>
          <w:sz w:val="24"/>
          <w:szCs w:val="24"/>
        </w:rPr>
        <w:t>Metodologías de Desarrollo Programación Extrema (XP)</w:t>
      </w:r>
      <w:bookmarkEnd w:id="14"/>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w:t>
      </w:r>
      <w:r w:rsidRPr="00B01E9A">
        <w:lastRenderedPageBreak/>
        <w:t xml:space="preserve">programación se basa en una serie de metodologías de desarrollo de software en la que se da prioridad a los trabajos que dan un resultado directo y que reducen la burocracia que hay alrededor de la programación. </w:t>
      </w:r>
    </w:p>
    <w:p w14:paraId="4A48CD71" w14:textId="18F1BFE1"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483C7C">
        <w:instrText xml:space="preserve"> ADDIN ZOTERO_ITEM CSL_CITATION {"citationID":"MxXDLrQP","properties":{"formattedCitation":"({\\i{}Programaci\\uc0\\u243{}n Extrema - PDF Descargar libre}, s.\\uc0\\u160{}f.)","plainCitation":"(Programación Extrema - PDF Descargar libre, s. f.)","noteIndex":0},"citationItems":[{"id":"8H9z4HSt/FMJ6JMQx","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952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w:t>
      </w:r>
      <w:r w:rsidRPr="00B01E9A">
        <w:lastRenderedPageBreak/>
        <w:t>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75F168D6" w14:textId="77777777" w:rsidR="006E2D14" w:rsidRDefault="006E2D14" w:rsidP="00DE3FF8">
      <w:pPr>
        <w:pStyle w:val="NormalWeb"/>
      </w:pPr>
    </w:p>
    <w:p w14:paraId="494FC56A" w14:textId="77777777" w:rsidR="00D960F5" w:rsidRDefault="00D960F5" w:rsidP="00DE3FF8">
      <w:pPr>
        <w:pStyle w:val="NormalWeb"/>
      </w:pPr>
    </w:p>
    <w:p w14:paraId="14554E19" w14:textId="77777777" w:rsidR="00D960F5" w:rsidRPr="000D487F" w:rsidRDefault="00D960F5" w:rsidP="00DE3FF8">
      <w:pPr>
        <w:pStyle w:val="NormalWeb"/>
      </w:pPr>
    </w:p>
    <w:p w14:paraId="27A1DFB6" w14:textId="77777777" w:rsidR="009B40DF" w:rsidRPr="000D487F" w:rsidRDefault="009B40DF" w:rsidP="00DE3FF8">
      <w:pPr>
        <w:pStyle w:val="NormalWeb"/>
      </w:pPr>
    </w:p>
    <w:p w14:paraId="08101FAA" w14:textId="77777777" w:rsidR="007644B8" w:rsidRDefault="00D960F5" w:rsidP="003A44D8">
      <w:pPr>
        <w:pStyle w:val="Ttulo1"/>
      </w:pPr>
      <w:bookmarkStart w:id="15" w:name="_Toc164673547"/>
      <w:r w:rsidRPr="005E5E72">
        <w:t xml:space="preserve">Capítulo </w:t>
      </w:r>
      <w:r>
        <w:t>2.</w:t>
      </w:r>
      <w:r w:rsidRPr="005E5E72">
        <w:t xml:space="preserve"> Planificación y Diseño</w:t>
      </w:r>
      <w:bookmarkEnd w:id="15"/>
    </w:p>
    <w:p w14:paraId="6D9B685D" w14:textId="77777777" w:rsidR="003A44D8" w:rsidRPr="003A44D8" w:rsidRDefault="003A44D8" w:rsidP="003A44D8"/>
    <w:p w14:paraId="7DFFAD0B" w14:textId="77777777" w:rsidR="00D960F5" w:rsidRPr="00F04C44" w:rsidRDefault="00D960F5" w:rsidP="00F04C44">
      <w:pPr>
        <w:pStyle w:val="Ttulo2"/>
        <w:numPr>
          <w:ilvl w:val="0"/>
          <w:numId w:val="0"/>
        </w:numPr>
        <w:ind w:left="465" w:hanging="405"/>
      </w:pPr>
      <w:bookmarkStart w:id="16" w:name="_Toc164673548"/>
      <w:r w:rsidRPr="00F04C44">
        <w:t>2.1: Actores del Sistema</w:t>
      </w:r>
      <w:bookmarkEnd w:id="16"/>
    </w:p>
    <w:p w14:paraId="549E898A" w14:textId="77777777" w:rsidR="00D960F5" w:rsidRPr="00B01E9A" w:rsidRDefault="00D960F5" w:rsidP="00DE3FF8">
      <w:r w:rsidRPr="00B01E9A">
        <w:t>Los Actores del Sistema son los antiguos trabajadores del negocio; así como los actores del negocio que interactúen con el sistema.</w:t>
      </w:r>
    </w:p>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7" w:name="_Toc164673549"/>
      <w:r w:rsidRPr="00B01E9A">
        <w:rPr>
          <w:rStyle w:val="Ttulo1Car"/>
          <w:rFonts w:ascii="Arial" w:hAnsi="Arial" w:cs="Arial"/>
          <w:b/>
          <w:sz w:val="24"/>
          <w:szCs w:val="24"/>
          <w:u w:val="single"/>
        </w:rPr>
        <w:t>2.2: Funcionalidades del Sistema</w:t>
      </w:r>
      <w:bookmarkEnd w:id="17"/>
    </w:p>
    <w:p w14:paraId="223407B3" w14:textId="7550A92A"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483C7C">
        <w:instrText xml:space="preserve"> ADDIN ZOTERO_ITEM CSL_CITATION {"citationID":"VicJ1Tzb","properties":{"formattedCitation":"(\\uc0\\u171{}Funcionalidad\\uc0\\u187{}, 2015)","plainCitation":"(«Funcionalidad», 2015)","noteIndex":0},"citationItems":[{"id":"8H9z4HSt/No2XxO3F","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8" w:name="_Toc164673550"/>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14:paraId="4052D7FC" w14:textId="77777777"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8"/>
    </w:p>
    <w:p w14:paraId="4534A714" w14:textId="77777777" w:rsidR="00D960F5" w:rsidRPr="00B01E9A" w:rsidRDefault="00D960F5" w:rsidP="00DE3FF8">
      <w:r w:rsidRPr="00B01E9A">
        <w:t xml:space="preserve">Requisitos Funcionales (Capacidades): Describe las funciones que lleva a cabo el software; como debe reaccionar </w:t>
      </w:r>
      <w:proofErr w:type="gramStart"/>
      <w:r w:rsidRPr="00B01E9A">
        <w:t>éste</w:t>
      </w:r>
      <w:proofErr w:type="gramEnd"/>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77777777" w:rsidR="00B01E9A" w:rsidRPr="00B01E9A" w:rsidRDefault="00B01E9A" w:rsidP="00DE3FF8">
      <w:pPr>
        <w:rPr>
          <w:lang w:eastAsia="es-ES"/>
        </w:rPr>
      </w:pPr>
      <w:r w:rsidRPr="00B01E9A">
        <w:rPr>
          <w:lang w:eastAsia="es-ES"/>
        </w:rPr>
        <w:t>La página web debe permitir a los usuarios registrarse y crear una cuenta.</w:t>
      </w:r>
    </w:p>
    <w:p w14:paraId="637F163B" w14:textId="77777777" w:rsidR="00B01E9A" w:rsidRPr="00B01E9A" w:rsidRDefault="00B01E9A" w:rsidP="00DE3FF8">
      <w:pPr>
        <w:rPr>
          <w:lang w:eastAsia="es-ES"/>
        </w:rPr>
      </w:pPr>
      <w:r w:rsidRPr="00B01E9A">
        <w:rPr>
          <w:lang w:eastAsia="es-ES"/>
        </w:rPr>
        <w:t>La página web debe permitir a los usuarios iniciar sesión y acceder a su cuenta.</w:t>
      </w:r>
    </w:p>
    <w:p w14:paraId="1D84D14B" w14:textId="77777777" w:rsidR="00B01E9A" w:rsidRPr="00B01E9A" w:rsidRDefault="00B01E9A" w:rsidP="00DE3FF8">
      <w:pPr>
        <w:rPr>
          <w:lang w:eastAsia="es-ES"/>
        </w:rPr>
      </w:pPr>
      <w:r w:rsidRPr="00B01E9A">
        <w:rPr>
          <w:lang w:eastAsia="es-ES"/>
        </w:rPr>
        <w:t>La página web debe permitir a los usuarios editar su perfil.</w:t>
      </w:r>
    </w:p>
    <w:p w14:paraId="0B5DE764" w14:textId="77777777" w:rsidR="00B01E9A" w:rsidRPr="00B01E9A" w:rsidRDefault="00B01E9A" w:rsidP="00DE3FF8">
      <w:pPr>
        <w:rPr>
          <w:lang w:eastAsia="es-ES"/>
        </w:rPr>
      </w:pPr>
      <w:r w:rsidRPr="00B01E9A">
        <w:rPr>
          <w:lang w:eastAsia="es-ES"/>
        </w:rPr>
        <w:t>La página web debe permitir a los usuarios cambiar su contraseña.</w:t>
      </w:r>
    </w:p>
    <w:p w14:paraId="2C82A333" w14:textId="77777777" w:rsidR="00B01E9A" w:rsidRPr="00B01E9A" w:rsidRDefault="00B01E9A" w:rsidP="00DE3FF8">
      <w:pPr>
        <w:rPr>
          <w:lang w:eastAsia="es-ES"/>
        </w:rPr>
      </w:pPr>
      <w:r w:rsidRPr="00B01E9A">
        <w:rPr>
          <w:lang w:eastAsia="es-ES"/>
        </w:rPr>
        <w:t>La página web 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7777777" w:rsidR="00B01E9A" w:rsidRPr="00B01E9A" w:rsidRDefault="00B01E9A" w:rsidP="00DE3FF8">
      <w:pPr>
        <w:rPr>
          <w:lang w:eastAsia="es-ES"/>
        </w:rPr>
      </w:pPr>
      <w:r w:rsidRPr="00B01E9A">
        <w:rPr>
          <w:lang w:eastAsia="es-ES"/>
        </w:rPr>
        <w:t>La página web debe almacenar los datos de las ecuaciones calculadas por los usuarios.</w:t>
      </w:r>
    </w:p>
    <w:p w14:paraId="6ED84855" w14:textId="77777777" w:rsidR="00B01E9A" w:rsidRPr="00B01E9A" w:rsidRDefault="00B01E9A" w:rsidP="00DE3FF8">
      <w:pPr>
        <w:rPr>
          <w:lang w:eastAsia="es-ES"/>
        </w:rPr>
      </w:pPr>
      <w:r w:rsidRPr="00B01E9A">
        <w:rPr>
          <w:lang w:eastAsia="es-ES"/>
        </w:rPr>
        <w:t>La página web debe almacenar los datos de las variables utilizadas en las ecuaciones.</w:t>
      </w:r>
    </w:p>
    <w:p w14:paraId="7A5BCC34" w14:textId="77777777" w:rsidR="00B01E9A" w:rsidRPr="00B01E9A" w:rsidRDefault="00B01E9A" w:rsidP="00DE3FF8">
      <w:pPr>
        <w:rPr>
          <w:lang w:eastAsia="es-ES"/>
        </w:rPr>
      </w:pPr>
      <w:r w:rsidRPr="00B01E9A">
        <w:rPr>
          <w:lang w:eastAsia="es-ES"/>
        </w:rPr>
        <w:t>La página web debe almacenar los datos de los resultados de las ecuaciones.</w:t>
      </w:r>
    </w:p>
    <w:p w14:paraId="2EB5D350" w14:textId="77777777" w:rsidR="00B01E9A" w:rsidRPr="00B01E9A" w:rsidRDefault="00B01E9A" w:rsidP="00DE3FF8">
      <w:pPr>
        <w:rPr>
          <w:lang w:eastAsia="es-ES"/>
        </w:rPr>
      </w:pPr>
      <w:r w:rsidRPr="00B01E9A">
        <w:rPr>
          <w:lang w:eastAsia="es-ES"/>
        </w:rPr>
        <w:t>La página web debe permitir a los usuarios recuperar los datos almacenados.</w:t>
      </w:r>
    </w:p>
    <w:p w14:paraId="1078779C" w14:textId="77777777" w:rsidR="00B01E9A" w:rsidRPr="00B01E9A" w:rsidRDefault="00B01E9A" w:rsidP="00DE3FF8">
      <w:pPr>
        <w:rPr>
          <w:lang w:eastAsia="es-ES"/>
        </w:rPr>
      </w:pPr>
      <w:r w:rsidRPr="00B01E9A">
        <w:rPr>
          <w:lang w:eastAsia="es-ES"/>
        </w:rPr>
        <w:t>La página web 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77777777" w:rsidR="00B01E9A" w:rsidRPr="00B01E9A" w:rsidRDefault="00B01E9A" w:rsidP="00DE3FF8">
      <w:pPr>
        <w:rPr>
          <w:lang w:eastAsia="es-ES"/>
        </w:rPr>
      </w:pPr>
      <w:r w:rsidRPr="00B01E9A">
        <w:rPr>
          <w:lang w:eastAsia="es-ES"/>
        </w:rPr>
        <w:t>La página web debe mostrar una lista de las ecuaciones calculadas por el usuario.</w:t>
      </w:r>
    </w:p>
    <w:p w14:paraId="4F3ED827" w14:textId="77777777"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14:paraId="38F73E3D" w14:textId="77777777" w:rsidR="00B01E9A" w:rsidRPr="00B01E9A" w:rsidRDefault="00B01E9A" w:rsidP="00DE3FF8">
      <w:pPr>
        <w:rPr>
          <w:lang w:eastAsia="es-ES"/>
        </w:rPr>
      </w:pPr>
      <w:r w:rsidRPr="00B01E9A">
        <w:rPr>
          <w:lang w:eastAsia="es-ES"/>
        </w:rPr>
        <w:t>La página web debe permitir a los usuarios filtrar y ordenar las ecuaciones.</w:t>
      </w:r>
    </w:p>
    <w:p w14:paraId="001B7D7C" w14:textId="77777777" w:rsidR="00B01E9A" w:rsidRPr="00B01E9A" w:rsidRDefault="00B01E9A" w:rsidP="00DE3FF8">
      <w:pPr>
        <w:rPr>
          <w:lang w:eastAsia="es-ES"/>
        </w:rPr>
      </w:pPr>
      <w:r w:rsidRPr="00B01E9A">
        <w:rPr>
          <w:lang w:eastAsia="es-ES"/>
        </w:rPr>
        <w:t>La página web 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lastRenderedPageBreak/>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7777777"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14:paraId="0A65C8C5" w14:textId="77777777"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19" w:name="_Toc164673551"/>
      <w:r w:rsidRPr="00B01E9A">
        <w:t>Requisitos No Funcionales:</w:t>
      </w:r>
      <w:bookmarkEnd w:id="19"/>
    </w:p>
    <w:p w14:paraId="53ADE04D" w14:textId="77777777" w:rsidR="00D960F5" w:rsidRPr="00B01E9A" w:rsidRDefault="00D960F5" w:rsidP="00DE3FF8">
      <w:proofErr w:type="gramStart"/>
      <w:r w:rsidRPr="00B01E9A">
        <w:t>Requisitos  No</w:t>
      </w:r>
      <w:proofErr w:type="gramEnd"/>
      <w:r w:rsidRPr="00B01E9A">
        <w:t xml:space="preserve"> Funcionales (Restricciones, requisitos de calidad): Restricciones sobre las funciones o servicios ofrecidos por el sistema.</w:t>
      </w:r>
    </w:p>
    <w:p w14:paraId="5082D92A" w14:textId="77777777" w:rsidR="00B01E9A" w:rsidRPr="00B01E9A" w:rsidRDefault="00B01E9A" w:rsidP="00DE3FF8"/>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r w:rsidRPr="00B01E9A">
        <w:t>Historias de Usuarios:</w:t>
      </w:r>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14:paraId="178AF0B5" w14:textId="77777777" w:rsidTr="00EE1DA6">
        <w:tc>
          <w:tcPr>
            <w:tcW w:w="279" w:type="dxa"/>
          </w:tcPr>
          <w:p w14:paraId="6F7078E6" w14:textId="77777777" w:rsidR="00B01E9A" w:rsidRPr="0048339B" w:rsidRDefault="00B01E9A" w:rsidP="00DE3FF8"/>
        </w:tc>
        <w:tc>
          <w:tcPr>
            <w:tcW w:w="9639" w:type="dxa"/>
            <w:gridSpan w:val="3"/>
          </w:tcPr>
          <w:p w14:paraId="48DB1394" w14:textId="77777777" w:rsidR="00B01E9A" w:rsidRPr="0048339B" w:rsidRDefault="00B01E9A" w:rsidP="00DE3FF8">
            <w:r w:rsidRPr="0048339B">
              <w:t>Historia de Usuario</w:t>
            </w:r>
          </w:p>
        </w:tc>
      </w:tr>
      <w:tr w:rsidR="00B01E9A" w14:paraId="21390693" w14:textId="77777777" w:rsidTr="00EE1DA6">
        <w:tc>
          <w:tcPr>
            <w:tcW w:w="2547" w:type="dxa"/>
            <w:gridSpan w:val="2"/>
          </w:tcPr>
          <w:p w14:paraId="4840FE5C" w14:textId="77777777" w:rsidR="00B01E9A" w:rsidRPr="0048339B" w:rsidRDefault="00B01E9A" w:rsidP="00DE3FF8">
            <w:pPr>
              <w:rPr>
                <w:b/>
              </w:rPr>
            </w:pPr>
            <w:r w:rsidRPr="0048339B">
              <w:t>Número: 1</w:t>
            </w:r>
          </w:p>
        </w:tc>
        <w:tc>
          <w:tcPr>
            <w:tcW w:w="7371" w:type="dxa"/>
            <w:gridSpan w:val="2"/>
          </w:tcPr>
          <w:p w14:paraId="006AE884" w14:textId="77777777" w:rsidR="00B01E9A" w:rsidRPr="0048339B" w:rsidRDefault="00B01E9A" w:rsidP="00DE3FF8">
            <w:r w:rsidRPr="0048339B">
              <w:t xml:space="preserve">Nombre de la Historia de Usuario: </w:t>
            </w:r>
            <w:r>
              <w:t>Autenticarse</w:t>
            </w:r>
          </w:p>
          <w:p w14:paraId="2066C24F" w14:textId="77777777" w:rsidR="00B01E9A" w:rsidRPr="0048339B" w:rsidRDefault="00B01E9A" w:rsidP="00DE3FF8"/>
        </w:tc>
      </w:tr>
      <w:tr w:rsidR="00B01E9A" w14:paraId="1D66FD30" w14:textId="77777777" w:rsidTr="00EE1DA6">
        <w:tc>
          <w:tcPr>
            <w:tcW w:w="279" w:type="dxa"/>
          </w:tcPr>
          <w:p w14:paraId="23BE0B62" w14:textId="77777777" w:rsidR="00B01E9A" w:rsidRPr="0048339B" w:rsidRDefault="00B01E9A" w:rsidP="00DE3FF8"/>
        </w:tc>
        <w:tc>
          <w:tcPr>
            <w:tcW w:w="9639" w:type="dxa"/>
            <w:gridSpan w:val="3"/>
          </w:tcPr>
          <w:p w14:paraId="4CC785DB" w14:textId="77777777" w:rsidR="00B01E9A" w:rsidRPr="0048339B" w:rsidRDefault="00B01E9A" w:rsidP="00DE3FF8">
            <w:r w:rsidRPr="0048339B">
              <w:t>Modificación o Extensión de Historia de Usuario y Número: Ninguna</w:t>
            </w:r>
          </w:p>
        </w:tc>
      </w:tr>
      <w:tr w:rsidR="00B01E9A" w14:paraId="1F43DA45" w14:textId="77777777" w:rsidTr="00EE1DA6">
        <w:tc>
          <w:tcPr>
            <w:tcW w:w="4364" w:type="dxa"/>
            <w:gridSpan w:val="3"/>
          </w:tcPr>
          <w:p w14:paraId="130BD556" w14:textId="77777777" w:rsidR="00B01E9A" w:rsidRPr="0048339B" w:rsidRDefault="00B01E9A" w:rsidP="00DE3FF8">
            <w:pPr>
              <w:rPr>
                <w:b/>
              </w:rPr>
            </w:pPr>
            <w:r w:rsidRPr="0048339B">
              <w:t>Usuario: Administrador y Cliente</w:t>
            </w:r>
          </w:p>
          <w:p w14:paraId="4803EEE0" w14:textId="77777777" w:rsidR="00B01E9A" w:rsidRPr="0048339B" w:rsidRDefault="00B01E9A" w:rsidP="00DE3FF8"/>
        </w:tc>
        <w:tc>
          <w:tcPr>
            <w:tcW w:w="5554" w:type="dxa"/>
          </w:tcPr>
          <w:p w14:paraId="59EFEEC6" w14:textId="77777777" w:rsidR="00B01E9A" w:rsidRPr="0048339B" w:rsidRDefault="00B01E9A" w:rsidP="00DE3FF8">
            <w:r w:rsidRPr="0048339B">
              <w:t xml:space="preserve">Iteración asignada: </w:t>
            </w:r>
          </w:p>
          <w:p w14:paraId="64A8153E" w14:textId="77777777" w:rsidR="00B01E9A" w:rsidRPr="0048339B" w:rsidRDefault="00B01E9A" w:rsidP="00DE3FF8"/>
        </w:tc>
      </w:tr>
      <w:tr w:rsidR="00B01E9A" w14:paraId="3DB2E300" w14:textId="77777777" w:rsidTr="00EE1DA6">
        <w:tc>
          <w:tcPr>
            <w:tcW w:w="4364" w:type="dxa"/>
            <w:gridSpan w:val="3"/>
          </w:tcPr>
          <w:p w14:paraId="09194E61" w14:textId="77777777" w:rsidR="00B01E9A" w:rsidRPr="0048339B" w:rsidRDefault="00B01E9A" w:rsidP="00DE3FF8">
            <w:r w:rsidRPr="0048339B">
              <w:t>Prioridad del Negocio: (Alta/Media/ Baja)</w:t>
            </w:r>
          </w:p>
          <w:p w14:paraId="2AE09364" w14:textId="77777777" w:rsidR="00B01E9A" w:rsidRPr="0048339B" w:rsidRDefault="00B01E9A" w:rsidP="00DE3FF8">
            <w:pPr>
              <w:rPr>
                <w:b/>
              </w:rPr>
            </w:pPr>
            <w:r w:rsidRPr="0048339B">
              <w:t>Alta</w:t>
            </w:r>
          </w:p>
        </w:tc>
        <w:tc>
          <w:tcPr>
            <w:tcW w:w="5554" w:type="dxa"/>
          </w:tcPr>
          <w:p w14:paraId="048326FE" w14:textId="77777777" w:rsidR="00B01E9A" w:rsidRPr="0048339B" w:rsidRDefault="00B01E9A" w:rsidP="00DE3FF8">
            <w:r w:rsidRPr="0048339B">
              <w:t>Puntos Estimados: 1 semana</w:t>
            </w:r>
          </w:p>
          <w:p w14:paraId="367B9293" w14:textId="77777777" w:rsidR="00B01E9A" w:rsidRPr="0048339B" w:rsidRDefault="00B01E9A" w:rsidP="00DE3FF8"/>
        </w:tc>
      </w:tr>
      <w:tr w:rsidR="00B01E9A" w14:paraId="66F485B1" w14:textId="77777777" w:rsidTr="00EE1DA6">
        <w:tc>
          <w:tcPr>
            <w:tcW w:w="4364" w:type="dxa"/>
            <w:gridSpan w:val="3"/>
          </w:tcPr>
          <w:p w14:paraId="12BB496D" w14:textId="77777777" w:rsidR="00B01E9A" w:rsidRPr="0048339B" w:rsidRDefault="00B01E9A" w:rsidP="00DE3FF8">
            <w:r w:rsidRPr="0048339B">
              <w:t>Riesgo en Desarrollo</w:t>
            </w:r>
            <w:proofErr w:type="gramStart"/>
            <w:r w:rsidRPr="0048339B">
              <w:t>:  (</w:t>
            </w:r>
            <w:proofErr w:type="gramEnd"/>
            <w:r w:rsidRPr="0048339B">
              <w:t>Alta/Media/ Baja)</w:t>
            </w:r>
          </w:p>
          <w:p w14:paraId="35FC8695" w14:textId="77777777" w:rsidR="00B01E9A" w:rsidRPr="0048339B" w:rsidRDefault="00B01E9A" w:rsidP="00DE3FF8">
            <w:pPr>
              <w:rPr>
                <w:b/>
              </w:rPr>
            </w:pPr>
            <w:r w:rsidRPr="0048339B">
              <w:t>Baja</w:t>
            </w:r>
          </w:p>
        </w:tc>
        <w:tc>
          <w:tcPr>
            <w:tcW w:w="5554" w:type="dxa"/>
          </w:tcPr>
          <w:p w14:paraId="33C3CD82" w14:textId="77777777" w:rsidR="00B01E9A" w:rsidRPr="0048339B" w:rsidRDefault="00B01E9A" w:rsidP="00DE3FF8">
            <w:r w:rsidRPr="0048339B">
              <w:t xml:space="preserve">Puntos Reales: </w:t>
            </w:r>
          </w:p>
          <w:p w14:paraId="79AFC3B9" w14:textId="77777777" w:rsidR="00B01E9A" w:rsidRPr="0048339B" w:rsidRDefault="00B01E9A" w:rsidP="00DE3FF8"/>
        </w:tc>
      </w:tr>
      <w:tr w:rsidR="00B01E9A" w14:paraId="04B048A9" w14:textId="77777777" w:rsidTr="00EE1DA6">
        <w:tc>
          <w:tcPr>
            <w:tcW w:w="279" w:type="dxa"/>
          </w:tcPr>
          <w:p w14:paraId="4DB9D04F" w14:textId="77777777" w:rsidR="00B01E9A" w:rsidRPr="0048339B" w:rsidRDefault="00B01E9A" w:rsidP="00DE3FF8"/>
        </w:tc>
        <w:tc>
          <w:tcPr>
            <w:tcW w:w="9639" w:type="dxa"/>
            <w:gridSpan w:val="3"/>
          </w:tcPr>
          <w:p w14:paraId="6C794DF3" w14:textId="77777777" w:rsidR="00B01E9A" w:rsidRPr="0048339B" w:rsidRDefault="00B01E9A" w:rsidP="00DE3FF8">
            <w:r w:rsidRPr="0048339B">
              <w:t>Programador responsable: Dariel Cabrera</w:t>
            </w:r>
          </w:p>
        </w:tc>
      </w:tr>
      <w:tr w:rsidR="00B01E9A" w14:paraId="4F46864D" w14:textId="77777777" w:rsidTr="00EE1DA6">
        <w:tc>
          <w:tcPr>
            <w:tcW w:w="279" w:type="dxa"/>
          </w:tcPr>
          <w:p w14:paraId="79E025BA" w14:textId="77777777" w:rsidR="00B01E9A" w:rsidRPr="0048339B" w:rsidRDefault="00B01E9A" w:rsidP="00DE3FF8"/>
        </w:tc>
        <w:tc>
          <w:tcPr>
            <w:tcW w:w="9639" w:type="dxa"/>
            <w:gridSpan w:val="3"/>
          </w:tcPr>
          <w:p w14:paraId="27144277" w14:textId="77777777"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B01E9A" w14:paraId="1EC4392E" w14:textId="77777777" w:rsidTr="00EE1DA6">
        <w:tc>
          <w:tcPr>
            <w:tcW w:w="279" w:type="dxa"/>
          </w:tcPr>
          <w:p w14:paraId="5F9B2537" w14:textId="77777777" w:rsidR="00B01E9A" w:rsidRPr="0048339B" w:rsidRDefault="00B01E9A" w:rsidP="00DE3FF8"/>
        </w:tc>
        <w:tc>
          <w:tcPr>
            <w:tcW w:w="9639" w:type="dxa"/>
            <w:gridSpan w:val="3"/>
          </w:tcPr>
          <w:p w14:paraId="5DEFA8BD" w14:textId="77777777"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14:paraId="4E293ADE" w14:textId="77777777" w:rsidR="00B01E9A" w:rsidRPr="0048339B" w:rsidRDefault="00B01E9A" w:rsidP="00DE3FF8"/>
        </w:tc>
      </w:tr>
      <w:tr w:rsidR="00B01E9A" w14:paraId="077F2D91" w14:textId="77777777" w:rsidTr="00EE1DA6">
        <w:tc>
          <w:tcPr>
            <w:tcW w:w="279" w:type="dxa"/>
          </w:tcPr>
          <w:p w14:paraId="68D26E14" w14:textId="77777777" w:rsidR="00B01E9A" w:rsidRPr="0048339B" w:rsidRDefault="00B01E9A" w:rsidP="00DE3FF8"/>
        </w:tc>
        <w:tc>
          <w:tcPr>
            <w:tcW w:w="9639" w:type="dxa"/>
            <w:gridSpan w:val="3"/>
          </w:tcPr>
          <w:p w14:paraId="6BD5E355" w14:textId="77777777" w:rsidR="00B01E9A" w:rsidRPr="0048339B" w:rsidRDefault="00B01E9A" w:rsidP="00DE3FF8">
            <w:pPr>
              <w:rPr>
                <w:b/>
                <w:bCs/>
                <w:color w:val="auto"/>
                <w:sz w:val="22"/>
                <w:szCs w:val="22"/>
              </w:rPr>
            </w:pPr>
            <w:r>
              <w:t xml:space="preserve">                                         </w:t>
            </w:r>
          </w:p>
        </w:tc>
      </w:tr>
    </w:tbl>
    <w:p w14:paraId="3503C68E" w14:textId="77777777"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14:paraId="319915D1" w14:textId="77777777" w:rsidTr="00EE1DA6">
        <w:tc>
          <w:tcPr>
            <w:tcW w:w="279" w:type="dxa"/>
          </w:tcPr>
          <w:p w14:paraId="6CE4F5DF" w14:textId="77777777" w:rsidR="00B01E9A" w:rsidRPr="0048339B" w:rsidRDefault="00B01E9A" w:rsidP="00DE3FF8"/>
        </w:tc>
        <w:tc>
          <w:tcPr>
            <w:tcW w:w="9639" w:type="dxa"/>
            <w:gridSpan w:val="3"/>
          </w:tcPr>
          <w:p w14:paraId="26B9665F" w14:textId="77777777" w:rsidR="00B01E9A" w:rsidRPr="0048339B" w:rsidRDefault="00B01E9A" w:rsidP="00DE3FF8">
            <w:r w:rsidRPr="0048339B">
              <w:t>Historia de Usuario</w:t>
            </w:r>
          </w:p>
        </w:tc>
      </w:tr>
      <w:tr w:rsidR="00B01E9A" w14:paraId="5E57FC96" w14:textId="77777777" w:rsidTr="00EE1DA6">
        <w:tc>
          <w:tcPr>
            <w:tcW w:w="2547" w:type="dxa"/>
            <w:gridSpan w:val="2"/>
          </w:tcPr>
          <w:p w14:paraId="58E6BB75" w14:textId="77777777" w:rsidR="00B01E9A" w:rsidRPr="0048339B" w:rsidRDefault="00B01E9A" w:rsidP="00DE3FF8">
            <w:pPr>
              <w:rPr>
                <w:b/>
              </w:rPr>
            </w:pPr>
            <w:r w:rsidRPr="0048339B">
              <w:t xml:space="preserve">Número: </w:t>
            </w:r>
            <w:r>
              <w:t>2</w:t>
            </w:r>
          </w:p>
        </w:tc>
        <w:tc>
          <w:tcPr>
            <w:tcW w:w="7371" w:type="dxa"/>
            <w:gridSpan w:val="2"/>
          </w:tcPr>
          <w:p w14:paraId="26B24AC0" w14:textId="77777777" w:rsidR="00B01E9A" w:rsidRPr="0048339B" w:rsidRDefault="00B01E9A" w:rsidP="00DE3FF8">
            <w:r w:rsidRPr="0048339B">
              <w:t xml:space="preserve">Nombre de la Historia de Usuario: </w:t>
            </w:r>
            <w:r>
              <w:t>Inicio</w:t>
            </w:r>
          </w:p>
          <w:p w14:paraId="20EA7A06" w14:textId="77777777" w:rsidR="00B01E9A" w:rsidRPr="0048339B" w:rsidRDefault="00B01E9A" w:rsidP="00DE3FF8"/>
        </w:tc>
      </w:tr>
      <w:tr w:rsidR="00B01E9A" w14:paraId="62D6E3C8" w14:textId="77777777" w:rsidTr="00EE1DA6">
        <w:tc>
          <w:tcPr>
            <w:tcW w:w="279" w:type="dxa"/>
          </w:tcPr>
          <w:p w14:paraId="70820079" w14:textId="77777777" w:rsidR="00B01E9A" w:rsidRPr="0048339B" w:rsidRDefault="00B01E9A" w:rsidP="00DE3FF8"/>
        </w:tc>
        <w:tc>
          <w:tcPr>
            <w:tcW w:w="9639" w:type="dxa"/>
            <w:gridSpan w:val="3"/>
          </w:tcPr>
          <w:p w14:paraId="46591712" w14:textId="77777777" w:rsidR="00B01E9A" w:rsidRPr="0048339B" w:rsidRDefault="00B01E9A" w:rsidP="00DE3FF8">
            <w:r w:rsidRPr="0048339B">
              <w:t>Modificación o Extensión de Historia de Usuario y Número: Ninguna</w:t>
            </w:r>
          </w:p>
        </w:tc>
      </w:tr>
      <w:tr w:rsidR="00B01E9A" w14:paraId="01FCDA4D" w14:textId="77777777" w:rsidTr="00EE1DA6">
        <w:tc>
          <w:tcPr>
            <w:tcW w:w="4364" w:type="dxa"/>
            <w:gridSpan w:val="3"/>
          </w:tcPr>
          <w:p w14:paraId="68ED4C1E" w14:textId="77777777" w:rsidR="00B01E9A" w:rsidRPr="0048339B" w:rsidRDefault="00B01E9A" w:rsidP="00DE3FF8">
            <w:pPr>
              <w:rPr>
                <w:b/>
              </w:rPr>
            </w:pPr>
            <w:r w:rsidRPr="0048339B">
              <w:t xml:space="preserve">Usuario: </w:t>
            </w:r>
            <w:r>
              <w:t>Administrador y Clientes</w:t>
            </w:r>
          </w:p>
          <w:p w14:paraId="728DFA48" w14:textId="77777777" w:rsidR="00B01E9A" w:rsidRPr="0048339B" w:rsidRDefault="00B01E9A" w:rsidP="00DE3FF8"/>
        </w:tc>
        <w:tc>
          <w:tcPr>
            <w:tcW w:w="5554" w:type="dxa"/>
          </w:tcPr>
          <w:p w14:paraId="4BC77EC3" w14:textId="77777777" w:rsidR="00B01E9A" w:rsidRPr="0048339B" w:rsidRDefault="00B01E9A" w:rsidP="00DE3FF8">
            <w:r w:rsidRPr="0048339B">
              <w:t xml:space="preserve">Iteración asignada: </w:t>
            </w:r>
          </w:p>
          <w:p w14:paraId="3F56DA2E" w14:textId="77777777" w:rsidR="00B01E9A" w:rsidRPr="0048339B" w:rsidRDefault="00B01E9A" w:rsidP="00DE3FF8"/>
        </w:tc>
      </w:tr>
      <w:tr w:rsidR="00B01E9A" w14:paraId="01D75082" w14:textId="77777777" w:rsidTr="00EE1DA6">
        <w:tc>
          <w:tcPr>
            <w:tcW w:w="4364" w:type="dxa"/>
            <w:gridSpan w:val="3"/>
          </w:tcPr>
          <w:p w14:paraId="5C4F694E" w14:textId="77777777" w:rsidR="00B01E9A" w:rsidRPr="0048339B" w:rsidRDefault="00B01E9A" w:rsidP="00DE3FF8">
            <w:r w:rsidRPr="0048339B">
              <w:t>Prioridad del Negocio: (Alta/Media/ Baja)</w:t>
            </w:r>
          </w:p>
          <w:p w14:paraId="6D87AB0E" w14:textId="77777777" w:rsidR="00B01E9A" w:rsidRPr="0048339B" w:rsidRDefault="00B01E9A" w:rsidP="00DE3FF8">
            <w:pPr>
              <w:rPr>
                <w:b/>
              </w:rPr>
            </w:pPr>
            <w:r>
              <w:t>Media</w:t>
            </w:r>
          </w:p>
        </w:tc>
        <w:tc>
          <w:tcPr>
            <w:tcW w:w="5554" w:type="dxa"/>
          </w:tcPr>
          <w:p w14:paraId="08BA2124" w14:textId="77777777" w:rsidR="00B01E9A" w:rsidRPr="0048339B" w:rsidRDefault="00B01E9A" w:rsidP="00DE3FF8">
            <w:r w:rsidRPr="0048339B">
              <w:t>Puntos Estimados: 1 semana</w:t>
            </w:r>
          </w:p>
          <w:p w14:paraId="679608AA" w14:textId="77777777" w:rsidR="00B01E9A" w:rsidRPr="0048339B" w:rsidRDefault="00B01E9A" w:rsidP="00DE3FF8"/>
        </w:tc>
      </w:tr>
      <w:tr w:rsidR="00B01E9A" w14:paraId="224464FB" w14:textId="77777777" w:rsidTr="00EE1DA6">
        <w:tc>
          <w:tcPr>
            <w:tcW w:w="4364" w:type="dxa"/>
            <w:gridSpan w:val="3"/>
          </w:tcPr>
          <w:p w14:paraId="3C382A2C" w14:textId="77777777" w:rsidR="00B01E9A" w:rsidRPr="0048339B" w:rsidRDefault="00B01E9A" w:rsidP="00DE3FF8">
            <w:r w:rsidRPr="0048339B">
              <w:t>Riesgo en Desarrollo</w:t>
            </w:r>
            <w:proofErr w:type="gramStart"/>
            <w:r w:rsidRPr="0048339B">
              <w:t>:  (</w:t>
            </w:r>
            <w:proofErr w:type="gramEnd"/>
            <w:r w:rsidRPr="0048339B">
              <w:t>Alta/Media/ Baja)</w:t>
            </w:r>
          </w:p>
          <w:p w14:paraId="51B6B480" w14:textId="77777777" w:rsidR="00B01E9A" w:rsidRPr="0048339B" w:rsidRDefault="00B01E9A" w:rsidP="00DE3FF8">
            <w:pPr>
              <w:rPr>
                <w:b/>
              </w:rPr>
            </w:pPr>
            <w:r w:rsidRPr="0048339B">
              <w:t>Baja</w:t>
            </w:r>
          </w:p>
        </w:tc>
        <w:tc>
          <w:tcPr>
            <w:tcW w:w="5554" w:type="dxa"/>
          </w:tcPr>
          <w:p w14:paraId="69376D29" w14:textId="77777777" w:rsidR="00B01E9A" w:rsidRPr="0048339B" w:rsidRDefault="00B01E9A" w:rsidP="00DE3FF8">
            <w:r w:rsidRPr="0048339B">
              <w:t xml:space="preserve">Puntos Reales: </w:t>
            </w:r>
          </w:p>
          <w:p w14:paraId="0E63B5DC" w14:textId="77777777" w:rsidR="00B01E9A" w:rsidRPr="0048339B" w:rsidRDefault="00B01E9A" w:rsidP="00DE3FF8"/>
        </w:tc>
      </w:tr>
      <w:tr w:rsidR="00B01E9A" w14:paraId="4FC20585" w14:textId="77777777" w:rsidTr="00EE1DA6">
        <w:tc>
          <w:tcPr>
            <w:tcW w:w="279" w:type="dxa"/>
          </w:tcPr>
          <w:p w14:paraId="34E2C388" w14:textId="77777777" w:rsidR="00B01E9A" w:rsidRPr="0048339B" w:rsidRDefault="00B01E9A" w:rsidP="00DE3FF8"/>
        </w:tc>
        <w:tc>
          <w:tcPr>
            <w:tcW w:w="9639" w:type="dxa"/>
            <w:gridSpan w:val="3"/>
          </w:tcPr>
          <w:p w14:paraId="7A7403C8" w14:textId="77777777" w:rsidR="00B01E9A" w:rsidRPr="0048339B" w:rsidRDefault="00B01E9A" w:rsidP="00DE3FF8">
            <w:r w:rsidRPr="0048339B">
              <w:t>Programador responsable: Dariel Cabrera</w:t>
            </w:r>
          </w:p>
        </w:tc>
      </w:tr>
      <w:tr w:rsidR="00B01E9A" w14:paraId="0AD298CF" w14:textId="77777777" w:rsidTr="00EE1DA6">
        <w:tc>
          <w:tcPr>
            <w:tcW w:w="279" w:type="dxa"/>
          </w:tcPr>
          <w:p w14:paraId="615A8E84" w14:textId="77777777" w:rsidR="00B01E9A" w:rsidRPr="0048339B" w:rsidRDefault="00B01E9A" w:rsidP="00DE3FF8"/>
        </w:tc>
        <w:tc>
          <w:tcPr>
            <w:tcW w:w="9639" w:type="dxa"/>
            <w:gridSpan w:val="3"/>
          </w:tcPr>
          <w:p w14:paraId="6A1A3791" w14:textId="77777777"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14:paraId="1F2C0253" w14:textId="77777777" w:rsidTr="00EE1DA6">
        <w:tc>
          <w:tcPr>
            <w:tcW w:w="279" w:type="dxa"/>
          </w:tcPr>
          <w:p w14:paraId="4C3CFC97" w14:textId="77777777" w:rsidR="00B01E9A" w:rsidRPr="0048339B" w:rsidRDefault="00B01E9A" w:rsidP="00DE3FF8"/>
        </w:tc>
        <w:tc>
          <w:tcPr>
            <w:tcW w:w="9639" w:type="dxa"/>
            <w:gridSpan w:val="3"/>
          </w:tcPr>
          <w:p w14:paraId="5AB2F9F5" w14:textId="77777777" w:rsidR="00B01E9A" w:rsidRPr="0048339B" w:rsidRDefault="00B01E9A" w:rsidP="00DE3FF8">
            <w:r w:rsidRPr="0048339B">
              <w:t xml:space="preserve">Observaciones: </w:t>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77777777" w:rsidR="00B01E9A" w:rsidRDefault="00B01E9A" w:rsidP="00DE3FF8"/>
    <w:p w14:paraId="6FFE8926" w14:textId="77777777" w:rsidR="00B01E9A" w:rsidRDefault="00B01E9A" w:rsidP="00DE3FF8"/>
    <w:p w14:paraId="12E07390" w14:textId="77777777" w:rsidR="00B01E9A" w:rsidRDefault="00B01E9A" w:rsidP="00DE3FF8"/>
    <w:p w14:paraId="47BE1F6C" w14:textId="77777777"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14:paraId="3D1CE28F" w14:textId="77777777" w:rsidTr="00EE1DA6">
        <w:tc>
          <w:tcPr>
            <w:tcW w:w="279" w:type="dxa"/>
          </w:tcPr>
          <w:p w14:paraId="63C85058" w14:textId="77777777" w:rsidR="00B01E9A" w:rsidRPr="0048339B" w:rsidRDefault="00B01E9A" w:rsidP="00DE3FF8"/>
        </w:tc>
        <w:tc>
          <w:tcPr>
            <w:tcW w:w="9639" w:type="dxa"/>
            <w:gridSpan w:val="3"/>
          </w:tcPr>
          <w:p w14:paraId="16BF1F35" w14:textId="77777777" w:rsidR="00B01E9A" w:rsidRPr="0048339B" w:rsidRDefault="00B01E9A" w:rsidP="00DE3FF8">
            <w:r w:rsidRPr="0048339B">
              <w:t>Historia de Usuario</w:t>
            </w:r>
          </w:p>
        </w:tc>
      </w:tr>
      <w:tr w:rsidR="00B01E9A" w14:paraId="39AFAEFB" w14:textId="77777777" w:rsidTr="00EE1DA6">
        <w:tc>
          <w:tcPr>
            <w:tcW w:w="2547" w:type="dxa"/>
            <w:gridSpan w:val="2"/>
          </w:tcPr>
          <w:p w14:paraId="182C6B88" w14:textId="77777777" w:rsidR="00B01E9A" w:rsidRPr="0048339B" w:rsidRDefault="00B01E9A" w:rsidP="00DE3FF8">
            <w:pPr>
              <w:rPr>
                <w:b/>
              </w:rPr>
            </w:pPr>
            <w:r w:rsidRPr="0048339B">
              <w:t xml:space="preserve">Número: </w:t>
            </w:r>
            <w:r>
              <w:t>3</w:t>
            </w:r>
          </w:p>
        </w:tc>
        <w:tc>
          <w:tcPr>
            <w:tcW w:w="7371" w:type="dxa"/>
            <w:gridSpan w:val="2"/>
          </w:tcPr>
          <w:p w14:paraId="7B26033D" w14:textId="77777777" w:rsidR="00B01E9A" w:rsidRPr="0048339B" w:rsidRDefault="00B01E9A" w:rsidP="00DE3FF8">
            <w:r w:rsidRPr="0048339B">
              <w:t xml:space="preserve">Nombre de la Historia de Usuario: </w:t>
            </w:r>
            <w:r>
              <w:t>Cálculo</w:t>
            </w:r>
          </w:p>
          <w:p w14:paraId="7C573C42" w14:textId="77777777" w:rsidR="00B01E9A" w:rsidRPr="0048339B" w:rsidRDefault="00B01E9A" w:rsidP="00DE3FF8"/>
        </w:tc>
      </w:tr>
      <w:tr w:rsidR="00B01E9A" w14:paraId="4FAB0325" w14:textId="77777777" w:rsidTr="00EE1DA6">
        <w:tc>
          <w:tcPr>
            <w:tcW w:w="279" w:type="dxa"/>
          </w:tcPr>
          <w:p w14:paraId="23D8A887" w14:textId="77777777" w:rsidR="00B01E9A" w:rsidRPr="0048339B" w:rsidRDefault="00B01E9A" w:rsidP="00DE3FF8"/>
        </w:tc>
        <w:tc>
          <w:tcPr>
            <w:tcW w:w="9639" w:type="dxa"/>
            <w:gridSpan w:val="3"/>
          </w:tcPr>
          <w:p w14:paraId="49C6189C" w14:textId="77777777" w:rsidR="00B01E9A" w:rsidRPr="0048339B" w:rsidRDefault="00B01E9A" w:rsidP="00DE3FF8">
            <w:r w:rsidRPr="0048339B">
              <w:t>Modificación o Extensión de Historia de Usuario y Número: Ninguna</w:t>
            </w:r>
          </w:p>
        </w:tc>
      </w:tr>
      <w:tr w:rsidR="00B01E9A" w14:paraId="77B51B66" w14:textId="77777777" w:rsidTr="00EE1DA6">
        <w:tc>
          <w:tcPr>
            <w:tcW w:w="4364" w:type="dxa"/>
            <w:gridSpan w:val="3"/>
          </w:tcPr>
          <w:p w14:paraId="6EA4808C" w14:textId="77777777" w:rsidR="00B01E9A" w:rsidRPr="0048339B" w:rsidRDefault="00B01E9A" w:rsidP="00DE3FF8">
            <w:pPr>
              <w:rPr>
                <w:b/>
              </w:rPr>
            </w:pPr>
            <w:r w:rsidRPr="0048339B">
              <w:t xml:space="preserve">Usuario: </w:t>
            </w:r>
            <w:r>
              <w:t>Administrador y Clientes</w:t>
            </w:r>
          </w:p>
          <w:p w14:paraId="37E48075" w14:textId="77777777" w:rsidR="00B01E9A" w:rsidRPr="0048339B" w:rsidRDefault="00B01E9A" w:rsidP="00DE3FF8"/>
        </w:tc>
        <w:tc>
          <w:tcPr>
            <w:tcW w:w="5554" w:type="dxa"/>
          </w:tcPr>
          <w:p w14:paraId="5420DD3F" w14:textId="77777777" w:rsidR="00B01E9A" w:rsidRPr="0048339B" w:rsidRDefault="00B01E9A" w:rsidP="00DE3FF8">
            <w:r w:rsidRPr="0048339B">
              <w:t xml:space="preserve">Iteración asignada: </w:t>
            </w:r>
          </w:p>
          <w:p w14:paraId="0BD4A470" w14:textId="77777777" w:rsidR="00B01E9A" w:rsidRPr="0048339B" w:rsidRDefault="00B01E9A" w:rsidP="00DE3FF8"/>
        </w:tc>
      </w:tr>
      <w:tr w:rsidR="00B01E9A" w14:paraId="289B419E" w14:textId="77777777" w:rsidTr="00EE1DA6">
        <w:tc>
          <w:tcPr>
            <w:tcW w:w="4364" w:type="dxa"/>
            <w:gridSpan w:val="3"/>
          </w:tcPr>
          <w:p w14:paraId="79E91987" w14:textId="77777777" w:rsidR="00B01E9A" w:rsidRPr="0048339B" w:rsidRDefault="00B01E9A" w:rsidP="00DE3FF8">
            <w:r w:rsidRPr="0048339B">
              <w:t>Prioridad del Negocio: (Alta/Media/ Baja)</w:t>
            </w:r>
          </w:p>
          <w:p w14:paraId="7E854B72" w14:textId="77777777" w:rsidR="00B01E9A" w:rsidRPr="0048339B" w:rsidRDefault="00B01E9A" w:rsidP="00DE3FF8">
            <w:pPr>
              <w:rPr>
                <w:b/>
              </w:rPr>
            </w:pPr>
            <w:r>
              <w:t>Alta</w:t>
            </w:r>
          </w:p>
        </w:tc>
        <w:tc>
          <w:tcPr>
            <w:tcW w:w="5554" w:type="dxa"/>
          </w:tcPr>
          <w:p w14:paraId="5AAC5AE9" w14:textId="77777777" w:rsidR="00B01E9A" w:rsidRPr="0048339B" w:rsidRDefault="00B01E9A" w:rsidP="00DE3FF8">
            <w:r w:rsidRPr="0048339B">
              <w:t>Puntos Estimados: 1 semana</w:t>
            </w:r>
          </w:p>
          <w:p w14:paraId="21287849" w14:textId="77777777" w:rsidR="00B01E9A" w:rsidRPr="0048339B" w:rsidRDefault="00B01E9A" w:rsidP="00DE3FF8"/>
        </w:tc>
      </w:tr>
      <w:tr w:rsidR="00B01E9A" w14:paraId="31695E10" w14:textId="77777777" w:rsidTr="00EE1DA6">
        <w:tc>
          <w:tcPr>
            <w:tcW w:w="4364" w:type="dxa"/>
            <w:gridSpan w:val="3"/>
          </w:tcPr>
          <w:p w14:paraId="67310D9B" w14:textId="77777777" w:rsidR="00B01E9A" w:rsidRPr="0048339B" w:rsidRDefault="00B01E9A" w:rsidP="00DE3FF8">
            <w:r w:rsidRPr="0048339B">
              <w:t>Riesgo en Desarrollo</w:t>
            </w:r>
            <w:proofErr w:type="gramStart"/>
            <w:r w:rsidRPr="0048339B">
              <w:t>:  (</w:t>
            </w:r>
            <w:proofErr w:type="gramEnd"/>
            <w:r w:rsidRPr="0048339B">
              <w:t xml:space="preserve">Alta/Media/ </w:t>
            </w:r>
            <w:r w:rsidRPr="0048339B">
              <w:lastRenderedPageBreak/>
              <w:t>Baja)</w:t>
            </w:r>
          </w:p>
          <w:p w14:paraId="5FE3F0E3" w14:textId="77777777" w:rsidR="00B01E9A" w:rsidRPr="0048339B" w:rsidRDefault="00B01E9A" w:rsidP="00DE3FF8">
            <w:pPr>
              <w:rPr>
                <w:b/>
              </w:rPr>
            </w:pPr>
            <w:r w:rsidRPr="0048339B">
              <w:t>Baja</w:t>
            </w:r>
          </w:p>
        </w:tc>
        <w:tc>
          <w:tcPr>
            <w:tcW w:w="5554" w:type="dxa"/>
          </w:tcPr>
          <w:p w14:paraId="469D1ECA" w14:textId="77777777" w:rsidR="00B01E9A" w:rsidRPr="0048339B" w:rsidRDefault="00B01E9A" w:rsidP="00DE3FF8">
            <w:r w:rsidRPr="0048339B">
              <w:lastRenderedPageBreak/>
              <w:t xml:space="preserve">Puntos Reales: </w:t>
            </w:r>
          </w:p>
          <w:p w14:paraId="14B2FB8F" w14:textId="77777777" w:rsidR="00B01E9A" w:rsidRPr="0048339B" w:rsidRDefault="00B01E9A" w:rsidP="00DE3FF8"/>
        </w:tc>
      </w:tr>
      <w:tr w:rsidR="00B01E9A" w14:paraId="5228FAA2" w14:textId="77777777" w:rsidTr="00EE1DA6">
        <w:tc>
          <w:tcPr>
            <w:tcW w:w="279" w:type="dxa"/>
          </w:tcPr>
          <w:p w14:paraId="324A5FBC" w14:textId="77777777" w:rsidR="00B01E9A" w:rsidRPr="0048339B" w:rsidRDefault="00B01E9A" w:rsidP="00DE3FF8"/>
        </w:tc>
        <w:tc>
          <w:tcPr>
            <w:tcW w:w="9639" w:type="dxa"/>
            <w:gridSpan w:val="3"/>
          </w:tcPr>
          <w:p w14:paraId="6A47738E" w14:textId="77777777" w:rsidR="00B01E9A" w:rsidRPr="0048339B" w:rsidRDefault="00B01E9A" w:rsidP="00DE3FF8">
            <w:r w:rsidRPr="0048339B">
              <w:t>Programador responsable: Dariel Cabrera</w:t>
            </w:r>
          </w:p>
        </w:tc>
      </w:tr>
      <w:tr w:rsidR="00B01E9A" w14:paraId="35D60F01" w14:textId="77777777" w:rsidTr="00EE1DA6">
        <w:tc>
          <w:tcPr>
            <w:tcW w:w="279" w:type="dxa"/>
          </w:tcPr>
          <w:p w14:paraId="0923EFD9" w14:textId="77777777" w:rsidR="00B01E9A" w:rsidRPr="0048339B" w:rsidRDefault="00B01E9A" w:rsidP="00DE3FF8"/>
        </w:tc>
        <w:tc>
          <w:tcPr>
            <w:tcW w:w="9639" w:type="dxa"/>
            <w:gridSpan w:val="3"/>
          </w:tcPr>
          <w:p w14:paraId="42B506E3" w14:textId="77777777" w:rsidR="00B01E9A" w:rsidRPr="0048339B" w:rsidRDefault="00B01E9A" w:rsidP="00DE3FF8">
            <w:r w:rsidRPr="0048339B">
              <w:rPr>
                <w:b/>
              </w:rPr>
              <w:t>Descripción:</w:t>
            </w:r>
            <w:r>
              <w:rPr>
                <w:b/>
              </w:rPr>
              <w:t xml:space="preserve"> </w:t>
            </w:r>
            <w:r w:rsidRPr="007C5FD9">
              <w:t xml:space="preserve">El módulo de </w:t>
            </w:r>
            <w:proofErr w:type="gramStart"/>
            <w:r w:rsidRPr="007C5FD9">
              <w:t>Cálculo  tendrá</w:t>
            </w:r>
            <w:proofErr w:type="gramEnd"/>
            <w:r w:rsidRPr="007C5FD9">
              <w:t xml:space="preserve"> obligatorios para que el usuario realice la entrada de datos</w:t>
            </w:r>
          </w:p>
        </w:tc>
      </w:tr>
      <w:tr w:rsidR="00B01E9A" w14:paraId="2268E589" w14:textId="77777777" w:rsidTr="00EE1DA6">
        <w:tc>
          <w:tcPr>
            <w:tcW w:w="279" w:type="dxa"/>
          </w:tcPr>
          <w:p w14:paraId="700A5959" w14:textId="77777777" w:rsidR="00B01E9A" w:rsidRPr="0048339B" w:rsidRDefault="00B01E9A" w:rsidP="00DE3FF8"/>
        </w:tc>
        <w:tc>
          <w:tcPr>
            <w:tcW w:w="9639" w:type="dxa"/>
            <w:gridSpan w:val="3"/>
          </w:tcPr>
          <w:p w14:paraId="5812B02E" w14:textId="77777777" w:rsidR="00B01E9A" w:rsidRDefault="00B01E9A" w:rsidP="00DE3FF8">
            <w:r w:rsidRPr="0048339B">
              <w:t xml:space="preserve">Observaciones: </w:t>
            </w:r>
          </w:p>
          <w:p w14:paraId="5FFDB07F" w14:textId="77777777"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14:paraId="2D3A73BD" w14:textId="77777777" w:rsidR="00D960F5" w:rsidRPr="00C52924" w:rsidRDefault="00D960F5" w:rsidP="00DE3FF8"/>
    <w:p w14:paraId="3676F1A0" w14:textId="77777777" w:rsidR="00D960F5" w:rsidRPr="00581479" w:rsidRDefault="00D960F5" w:rsidP="00DE3FF8"/>
    <w:p w14:paraId="0C206A69" w14:textId="77777777" w:rsidR="00D960F5" w:rsidRPr="000D487F" w:rsidRDefault="00D960F5" w:rsidP="00DE3FF8">
      <w:pPr>
        <w:pStyle w:val="NormalWeb"/>
      </w:pPr>
    </w:p>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20" w:name="_Toc164673552"/>
      <w:r w:rsidRPr="00D960F5">
        <w:lastRenderedPageBreak/>
        <w:t>Referencias Bibliográficas</w:t>
      </w:r>
      <w:bookmarkEnd w:id="20"/>
    </w:p>
    <w:p w14:paraId="22E3BE5D" w14:textId="77777777" w:rsidR="00483C7C" w:rsidRPr="00483C7C" w:rsidRDefault="006C05C3" w:rsidP="00483C7C">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483C7C" w:rsidRPr="00483C7C">
        <w:t xml:space="preserve">Astigarraga, J., &amp; Cruz-Alonso, V. (2022). ¡ Se puede entender cómo funcionan Git y GitHub! </w:t>
      </w:r>
      <w:r w:rsidR="00483C7C" w:rsidRPr="00483C7C">
        <w:rPr>
          <w:i/>
          <w:iCs/>
        </w:rPr>
        <w:t>Ecosistemas</w:t>
      </w:r>
      <w:r w:rsidR="00483C7C" w:rsidRPr="00483C7C">
        <w:t xml:space="preserve">, </w:t>
      </w:r>
      <w:r w:rsidR="00483C7C" w:rsidRPr="00483C7C">
        <w:rPr>
          <w:i/>
          <w:iCs/>
        </w:rPr>
        <w:t>31</w:t>
      </w:r>
      <w:r w:rsidR="00483C7C" w:rsidRPr="00483C7C">
        <w:t>(1), 2332-2332.</w:t>
      </w:r>
    </w:p>
    <w:p w14:paraId="160AAAC3" w14:textId="77777777" w:rsidR="00483C7C" w:rsidRPr="00483C7C" w:rsidRDefault="00483C7C" w:rsidP="00483C7C">
      <w:pPr>
        <w:pStyle w:val="Bibliografa"/>
      </w:pPr>
      <w:r w:rsidRPr="00483C7C">
        <w:t xml:space="preserve">Briones Montoya, V. M., Lynch Santillán, J. E., &amp; Saltos Andrade, I. M. (2020). </w:t>
      </w:r>
      <w:r w:rsidRPr="00483C7C">
        <w:rPr>
          <w:i/>
          <w:iCs/>
        </w:rPr>
        <w:t>Evaluación de alternativas para la protección costera frente a procesos erosivos utilizando MIKE 21. Caso de estudio: Libertador Bolívar</w:t>
      </w:r>
      <w:r w:rsidRPr="00483C7C">
        <w:t>. ESPOL. FIMCM.</w:t>
      </w:r>
    </w:p>
    <w:p w14:paraId="3245BE6D" w14:textId="77777777" w:rsidR="00483C7C" w:rsidRPr="00483C7C" w:rsidRDefault="00483C7C" w:rsidP="00483C7C">
      <w:pPr>
        <w:pStyle w:val="Bibliografa"/>
      </w:pPr>
      <w:r w:rsidRPr="00483C7C">
        <w:rPr>
          <w:i/>
          <w:iCs/>
        </w:rPr>
        <w:t>Cubadebate</w:t>
      </w:r>
      <w:r w:rsidRPr="00483C7C">
        <w:t>. (s. f.-a). Recuperado 7 de enero de 2024, de http://www.cubadebate.cu/noticias/2018/12/16/tarea-vida-a-debate-en-la-asamblea-nacional-cuba-ante-las-realidades-del-cambio-climatico/</w:t>
      </w:r>
    </w:p>
    <w:p w14:paraId="38A72F4B" w14:textId="77777777" w:rsidR="00483C7C" w:rsidRPr="00483C7C" w:rsidRDefault="00483C7C" w:rsidP="00483C7C">
      <w:pPr>
        <w:pStyle w:val="Bibliografa"/>
      </w:pPr>
      <w:r w:rsidRPr="00483C7C">
        <w:rPr>
          <w:i/>
          <w:iCs/>
        </w:rPr>
        <w:t>Cubadebate</w:t>
      </w:r>
      <w:r w:rsidRPr="00483C7C">
        <w:t>. (s. f.-b). Recuperado 7 de enero de 2024, de http://www.cubadebate.cu/noticias/2023/07/18/tarea-vida-en-la-mira-de-los-diputados-hay-una-transicion-en-el-clima-de-cuba/</w:t>
      </w:r>
    </w:p>
    <w:p w14:paraId="00CE25F8" w14:textId="77777777" w:rsidR="00483C7C" w:rsidRPr="00483C7C" w:rsidRDefault="00483C7C" w:rsidP="00483C7C">
      <w:pPr>
        <w:pStyle w:val="Bibliografa"/>
      </w:pPr>
      <w:r w:rsidRPr="00483C7C">
        <w:t xml:space="preserve">De Arma-Hernández, A., &amp; Sablón-Fernández, L. E. (2019). Aplicación web para la gestión de la información especializada en Geociencia. </w:t>
      </w:r>
      <w:r w:rsidRPr="00483C7C">
        <w:rPr>
          <w:i/>
          <w:iCs/>
        </w:rPr>
        <w:t>Ciencia &amp; Futuro</w:t>
      </w:r>
      <w:r w:rsidRPr="00483C7C">
        <w:t xml:space="preserve">, </w:t>
      </w:r>
      <w:r w:rsidRPr="00483C7C">
        <w:rPr>
          <w:i/>
          <w:iCs/>
        </w:rPr>
        <w:t>9</w:t>
      </w:r>
      <w:r w:rsidRPr="00483C7C">
        <w:t>(2), 106-127.</w:t>
      </w:r>
    </w:p>
    <w:p w14:paraId="7F9346C6" w14:textId="77777777" w:rsidR="00483C7C" w:rsidRPr="00CE51AA" w:rsidRDefault="00483C7C" w:rsidP="00483C7C">
      <w:pPr>
        <w:pStyle w:val="Bibliografa"/>
        <w:rPr>
          <w:lang w:val="en-US"/>
        </w:rPr>
      </w:pPr>
      <w:r w:rsidRPr="00483C7C">
        <w:t xml:space="preserve">Ekon, E. (2021, julio 28). </w:t>
      </w:r>
      <w:r w:rsidRPr="00483C7C">
        <w:rPr>
          <w:i/>
          <w:iCs/>
        </w:rPr>
        <w:t>¿Qué es un sistema de gestión y para qué sirve?</w:t>
      </w:r>
      <w:r w:rsidRPr="00483C7C">
        <w:t xml:space="preserve"> </w:t>
      </w:r>
      <w:proofErr w:type="spellStart"/>
      <w:r w:rsidRPr="00CE51AA">
        <w:rPr>
          <w:lang w:val="en-US"/>
        </w:rPr>
        <w:t>Ekon</w:t>
      </w:r>
      <w:proofErr w:type="spellEnd"/>
      <w:r w:rsidRPr="00CE51AA">
        <w:rPr>
          <w:lang w:val="en-US"/>
        </w:rPr>
        <w:t>. https://www.ekon.es/blog/sistemas-de-gestion-integral-para-el-funcionamiento-optimo-de-la-empresa/</w:t>
      </w:r>
    </w:p>
    <w:p w14:paraId="500F1629" w14:textId="77777777" w:rsidR="00483C7C" w:rsidRPr="00483C7C" w:rsidRDefault="00483C7C" w:rsidP="00483C7C">
      <w:pPr>
        <w:pStyle w:val="Bibliografa"/>
      </w:pPr>
      <w:r w:rsidRPr="00483C7C">
        <w:t xml:space="preserve">Funcionalidad. (2015, junio 7). </w:t>
      </w:r>
      <w:r w:rsidRPr="00483C7C">
        <w:rPr>
          <w:i/>
          <w:iCs/>
        </w:rPr>
        <w:t>gestion de la calidad del software - norma iso-9126</w:t>
      </w:r>
      <w:r w:rsidRPr="00483C7C">
        <w:t>. https://diplomadogestioncalidadsoftware2015.wordpress.com/norma-iso-9126/calidad-interna-y-externa/funcionalidad/</w:t>
      </w:r>
    </w:p>
    <w:p w14:paraId="6DD20E6A" w14:textId="77777777" w:rsidR="00483C7C" w:rsidRPr="00483C7C" w:rsidRDefault="00483C7C" w:rsidP="00483C7C">
      <w:pPr>
        <w:pStyle w:val="Bibliografa"/>
      </w:pPr>
      <w:r w:rsidRPr="00483C7C">
        <w:rPr>
          <w:i/>
          <w:iCs/>
        </w:rPr>
        <w:t>GEOCUBA - EcuRed</w:t>
      </w:r>
      <w:r w:rsidRPr="00483C7C">
        <w:t>. (s. f.). Recuperado 9 de enero de 2024, de https://www.ecured.cu/GEOCUBA</w:t>
      </w:r>
    </w:p>
    <w:p w14:paraId="2E7FEB73" w14:textId="77777777" w:rsidR="00483C7C" w:rsidRPr="00483C7C" w:rsidRDefault="00483C7C" w:rsidP="00483C7C">
      <w:pPr>
        <w:pStyle w:val="Bibliografa"/>
      </w:pPr>
      <w:r w:rsidRPr="00483C7C">
        <w:rPr>
          <w:i/>
          <w:iCs/>
        </w:rPr>
        <w:lastRenderedPageBreak/>
        <w:t>Herramientas informáticas—EcuRed</w:t>
      </w:r>
      <w:r w:rsidRPr="00483C7C">
        <w:t>. (s. f.). Recuperado 7 de enero de 2024, de https://www.ecured.cu/Herramientas_inform%C3%A1ticas</w:t>
      </w:r>
    </w:p>
    <w:p w14:paraId="7C7866D4" w14:textId="77777777" w:rsidR="00483C7C" w:rsidRPr="00483C7C" w:rsidRDefault="00483C7C" w:rsidP="00483C7C">
      <w:pPr>
        <w:pStyle w:val="Bibliografa"/>
      </w:pPr>
      <w:r w:rsidRPr="00483C7C">
        <w:t xml:space="preserve">Medina, N. M. C. (s. f.). </w:t>
      </w:r>
      <w:r w:rsidRPr="00483C7C">
        <w:rPr>
          <w:i/>
          <w:iCs/>
        </w:rPr>
        <w:t>EL CAMBIO CLIMÁTICO Y SUS EFECTOS SOBRE LA SALUD HUMANA</w:t>
      </w:r>
      <w:r w:rsidRPr="00483C7C">
        <w:t>.</w:t>
      </w:r>
    </w:p>
    <w:p w14:paraId="320DBADE" w14:textId="77777777" w:rsidR="00483C7C" w:rsidRPr="00483C7C" w:rsidRDefault="00483C7C" w:rsidP="00483C7C">
      <w:pPr>
        <w:pStyle w:val="Bibliografa"/>
      </w:pPr>
      <w:r w:rsidRPr="00483C7C">
        <w:t xml:space="preserve">Meza Sandoval, J. J., &amp; Valverde Llanos, A. E. (s. f.). </w:t>
      </w:r>
      <w:r w:rsidRPr="00483C7C">
        <w:rPr>
          <w:i/>
          <w:iCs/>
        </w:rPr>
        <w:t>Propuesta de diseño de rompeolas como protección de la costa contra la erosión por efecto del oleaje en la playa La Herradura</w:t>
      </w:r>
      <w:r w:rsidRPr="00483C7C">
        <w:t>.</w:t>
      </w:r>
    </w:p>
    <w:p w14:paraId="53C6A732" w14:textId="77777777" w:rsidR="00483C7C" w:rsidRPr="00483C7C" w:rsidRDefault="00483C7C" w:rsidP="00483C7C">
      <w:pPr>
        <w:pStyle w:val="Bibliografa"/>
      </w:pPr>
      <w:r w:rsidRPr="00CE51AA">
        <w:rPr>
          <w:i/>
          <w:iCs/>
          <w:lang w:val="en-US"/>
        </w:rPr>
        <w:t>MIKE 21/3 Sand Transport</w:t>
      </w:r>
      <w:r w:rsidRPr="00CE51AA">
        <w:rPr>
          <w:lang w:val="en-US"/>
        </w:rPr>
        <w:t xml:space="preserve">. (s. f.). </w:t>
      </w:r>
      <w:r w:rsidRPr="00483C7C">
        <w:t>Recuperado 7 de febrero de 2024, de https://www.mikepoweredbydhi.com/products/mike-21/Sediments/sand-transport</w:t>
      </w:r>
    </w:p>
    <w:p w14:paraId="07090D1F" w14:textId="77777777" w:rsidR="00483C7C" w:rsidRPr="00483C7C" w:rsidRDefault="00483C7C" w:rsidP="00483C7C">
      <w:pPr>
        <w:pStyle w:val="Bibliografa"/>
      </w:pPr>
      <w:r w:rsidRPr="00CE51AA">
        <w:rPr>
          <w:lang w:val="en-US"/>
        </w:rPr>
        <w:t xml:space="preserve">Myers, G. J., Sandler, C., &amp; </w:t>
      </w:r>
      <w:proofErr w:type="spellStart"/>
      <w:r w:rsidRPr="00CE51AA">
        <w:rPr>
          <w:lang w:val="en-US"/>
        </w:rPr>
        <w:t>Badgett</w:t>
      </w:r>
      <w:proofErr w:type="spellEnd"/>
      <w:r w:rsidRPr="00CE51AA">
        <w:rPr>
          <w:lang w:val="en-US"/>
        </w:rPr>
        <w:t xml:space="preserve">, T. (2011). </w:t>
      </w:r>
      <w:r w:rsidRPr="00CE51AA">
        <w:rPr>
          <w:i/>
          <w:iCs/>
          <w:lang w:val="en-US"/>
        </w:rPr>
        <w:t>The art of software testing</w:t>
      </w:r>
      <w:r w:rsidRPr="00CE51AA">
        <w:rPr>
          <w:lang w:val="en-US"/>
        </w:rPr>
        <w:t xml:space="preserve">. </w:t>
      </w:r>
      <w:r w:rsidRPr="00483C7C">
        <w:t xml:space="preserve">John Wiley &amp; </w:t>
      </w:r>
      <w:proofErr w:type="spellStart"/>
      <w:r w:rsidRPr="00483C7C">
        <w:t>Sons</w:t>
      </w:r>
      <w:proofErr w:type="spellEnd"/>
      <w:r w:rsidRPr="00483C7C">
        <w:t>.</w:t>
      </w:r>
    </w:p>
    <w:p w14:paraId="01491D95" w14:textId="77777777" w:rsidR="00483C7C" w:rsidRPr="00483C7C" w:rsidRDefault="00483C7C" w:rsidP="00483C7C">
      <w:pPr>
        <w:pStyle w:val="Bibliografa"/>
      </w:pPr>
      <w:r w:rsidRPr="00483C7C">
        <w:rPr>
          <w:i/>
          <w:iCs/>
        </w:rPr>
        <w:t>Nueva norma legal por la preservación de las costas cubanas—Juventud Rebelde—Diario de la juventud cubana</w:t>
      </w:r>
      <w:r w:rsidRPr="00483C7C">
        <w:t>. (s. f.). Recuperado 15 de abril de 2024, de https://www.juventudrebelde.cu/ciencia-tecnica/2023-12-07/acertada-interrelacion-entre-las-entidades-y-rigor-en-el-control-contribuiran-al-exito-de-la-nueva-norma-legal-relativa-a-las-costas-cubanas</w:t>
      </w:r>
    </w:p>
    <w:p w14:paraId="6D007CE5" w14:textId="77777777" w:rsidR="00483C7C" w:rsidRPr="00483C7C" w:rsidRDefault="00483C7C" w:rsidP="00483C7C">
      <w:pPr>
        <w:pStyle w:val="Bibliografa"/>
      </w:pPr>
      <w:r w:rsidRPr="00483C7C">
        <w:rPr>
          <w:i/>
          <w:iCs/>
        </w:rPr>
        <w:t>Programación Extrema—PDF Descargar libre</w:t>
      </w:r>
      <w:r w:rsidRPr="00483C7C">
        <w:t>. (s. f.). Recuperado 7 de enero de 2024, de https://docplayer.es/1647643-Programacion-extrema.html</w:t>
      </w:r>
    </w:p>
    <w:p w14:paraId="46C45DFF" w14:textId="77777777" w:rsidR="00483C7C" w:rsidRPr="00483C7C" w:rsidRDefault="00483C7C" w:rsidP="00483C7C">
      <w:pPr>
        <w:pStyle w:val="Bibliografa"/>
      </w:pPr>
      <w:r w:rsidRPr="00483C7C">
        <w:rPr>
          <w:i/>
          <w:iCs/>
        </w:rPr>
        <w:t>Pruebas de Software: Historia y Evolución</w:t>
      </w:r>
      <w:r w:rsidRPr="00483C7C">
        <w:t>. (s. f.). Recuperado 26 de junio de 2024, de https://www.fyccorp.com/articulo-pruebas-de-software:-historia-y-evolucion</w:t>
      </w:r>
    </w:p>
    <w:p w14:paraId="7656C7F1" w14:textId="77777777" w:rsidR="00483C7C" w:rsidRPr="00483C7C" w:rsidRDefault="00483C7C" w:rsidP="00483C7C">
      <w:pPr>
        <w:pStyle w:val="Bibliografa"/>
      </w:pPr>
      <w:r w:rsidRPr="00483C7C">
        <w:rPr>
          <w:i/>
          <w:iCs/>
        </w:rPr>
        <w:lastRenderedPageBreak/>
        <w:t>Qué es Visual Studio Code y qué ventajas ofrece</w:t>
      </w:r>
      <w:r w:rsidRPr="00483C7C">
        <w:t>. (2022, julio 22). OpenWebinars.net. https://openwebinars.net/blog/que-es-visual-studio-code-y-que-ventajas-ofrece/</w:t>
      </w:r>
    </w:p>
    <w:p w14:paraId="7A414D40" w14:textId="77777777" w:rsidR="00483C7C" w:rsidRPr="00483C7C" w:rsidRDefault="00483C7C" w:rsidP="00483C7C">
      <w:pPr>
        <w:pStyle w:val="Bibliografa"/>
      </w:pPr>
      <w:r w:rsidRPr="00483C7C">
        <w:rPr>
          <w:i/>
          <w:iCs/>
        </w:rPr>
        <w:t>Sistema de Gestión: Qué es y por qué es tan importante</w:t>
      </w:r>
      <w:r w:rsidRPr="00483C7C">
        <w:t>. (s. f.). Recuperado 22 de abril de 2024, de https://www.unifikas.com/es/noticias/sistema-de-gestion-que-es-y-por-que-es-tan-importante</w:t>
      </w:r>
    </w:p>
    <w:p w14:paraId="363D9540" w14:textId="77777777" w:rsidR="00483C7C" w:rsidRPr="00483C7C" w:rsidRDefault="00483C7C" w:rsidP="00483C7C">
      <w:pPr>
        <w:pStyle w:val="Bibliografa"/>
      </w:pPr>
      <w:r w:rsidRPr="00483C7C">
        <w:rPr>
          <w:i/>
          <w:iCs/>
        </w:rPr>
        <w:t>Tecnología—Concepto, tipos, ejemplos, evolución, características</w:t>
      </w:r>
      <w:r w:rsidRPr="00483C7C">
        <w:t>. (s. f.). Recuperado 7 de enero de 2024, de https://concepto.de/tecnologia/#ixzz8O8i9AU6q</w:t>
      </w:r>
    </w:p>
    <w:p w14:paraId="73937B9C" w14:textId="77777777" w:rsidR="00483C7C" w:rsidRPr="00483C7C" w:rsidRDefault="00483C7C" w:rsidP="00483C7C">
      <w:pPr>
        <w:pStyle w:val="Bibliografa"/>
      </w:pPr>
      <w:r w:rsidRPr="00483C7C">
        <w:t xml:space="preserve">Westreicher, G. (2020, agosto 7). </w:t>
      </w:r>
      <w:r w:rsidRPr="00483C7C">
        <w:rPr>
          <w:i/>
          <w:iCs/>
        </w:rPr>
        <w:t>¿Qué es la gestión? Para qué sirve, pasos a seguir y tipos</w:t>
      </w:r>
      <w:r w:rsidRPr="00483C7C">
        <w:t>. Economipedia. https://economipedia.com/definiciones/gestion.html</w:t>
      </w:r>
    </w:p>
    <w:p w14:paraId="27A8B42F" w14:textId="01BDD10A"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E35542" w14:textId="77777777" w:rsidR="00650B35" w:rsidRDefault="00650B35" w:rsidP="00DE3FF8">
      <w:r>
        <w:separator/>
      </w:r>
    </w:p>
  </w:endnote>
  <w:endnote w:type="continuationSeparator" w:id="0">
    <w:p w14:paraId="638E0E32" w14:textId="77777777" w:rsidR="00650B35" w:rsidRDefault="00650B35"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Calibri"/>
    <w:charset w:val="00"/>
    <w:family w:val="script"/>
    <w:pitch w:val="variable"/>
    <w:sig w:usb0="00000003" w:usb1="00000000" w:usb2="00000000" w:usb3="00000000" w:csb0="00000001" w:csb1="00000000"/>
  </w:font>
  <w:font w:name="normal">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EDDD5" w14:textId="77777777" w:rsidR="00650B35" w:rsidRDefault="00650B35" w:rsidP="00DE3FF8">
      <w:r>
        <w:separator/>
      </w:r>
    </w:p>
  </w:footnote>
  <w:footnote w:type="continuationSeparator" w:id="0">
    <w:p w14:paraId="21E45334" w14:textId="77777777" w:rsidR="00650B35" w:rsidRDefault="00650B35" w:rsidP="00DE3F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8" w15:restartNumberingAfterBreak="0">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5"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0"/>
  </w:num>
  <w:num w:numId="2">
    <w:abstractNumId w:val="18"/>
  </w:num>
  <w:num w:numId="3">
    <w:abstractNumId w:val="0"/>
  </w:num>
  <w:num w:numId="4">
    <w:abstractNumId w:val="19"/>
  </w:num>
  <w:num w:numId="5">
    <w:abstractNumId w:val="13"/>
  </w:num>
  <w:num w:numId="6">
    <w:abstractNumId w:val="11"/>
  </w:num>
  <w:num w:numId="7">
    <w:abstractNumId w:val="5"/>
  </w:num>
  <w:num w:numId="8">
    <w:abstractNumId w:val="17"/>
  </w:num>
  <w:num w:numId="9">
    <w:abstractNumId w:val="16"/>
  </w:num>
  <w:num w:numId="10">
    <w:abstractNumId w:val="2"/>
  </w:num>
  <w:num w:numId="11">
    <w:abstractNumId w:val="4"/>
  </w:num>
  <w:num w:numId="12">
    <w:abstractNumId w:val="3"/>
  </w:num>
  <w:num w:numId="13">
    <w:abstractNumId w:val="15"/>
  </w:num>
  <w:num w:numId="14">
    <w:abstractNumId w:val="1"/>
  </w:num>
  <w:num w:numId="15">
    <w:abstractNumId w:val="8"/>
  </w:num>
  <w:num w:numId="16">
    <w:abstractNumId w:val="10"/>
  </w:num>
  <w:num w:numId="17">
    <w:abstractNumId w:val="12"/>
  </w:num>
  <w:num w:numId="18">
    <w:abstractNumId w:val="7"/>
  </w:num>
  <w:num w:numId="19">
    <w:abstractNumId w:val="9"/>
  </w:num>
  <w:num w:numId="20">
    <w:abstractNumId w:val="6"/>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5388F"/>
    <w:rsid w:val="00084212"/>
    <w:rsid w:val="000D487F"/>
    <w:rsid w:val="00106BDA"/>
    <w:rsid w:val="00116EA3"/>
    <w:rsid w:val="00142464"/>
    <w:rsid w:val="00155CA0"/>
    <w:rsid w:val="0016370C"/>
    <w:rsid w:val="001A45FA"/>
    <w:rsid w:val="001A4631"/>
    <w:rsid w:val="001B6AC5"/>
    <w:rsid w:val="001F4489"/>
    <w:rsid w:val="00204095"/>
    <w:rsid w:val="002108C5"/>
    <w:rsid w:val="00211E73"/>
    <w:rsid w:val="002245E0"/>
    <w:rsid w:val="002261A7"/>
    <w:rsid w:val="002876DE"/>
    <w:rsid w:val="002E1965"/>
    <w:rsid w:val="002F5F77"/>
    <w:rsid w:val="00327765"/>
    <w:rsid w:val="003A2C26"/>
    <w:rsid w:val="003A44D8"/>
    <w:rsid w:val="003D5ED7"/>
    <w:rsid w:val="003E2BBF"/>
    <w:rsid w:val="003E2D34"/>
    <w:rsid w:val="00405B13"/>
    <w:rsid w:val="00407644"/>
    <w:rsid w:val="00435D08"/>
    <w:rsid w:val="00483C7C"/>
    <w:rsid w:val="0049574B"/>
    <w:rsid w:val="004B2A49"/>
    <w:rsid w:val="004C0DC3"/>
    <w:rsid w:val="004E3821"/>
    <w:rsid w:val="00512F16"/>
    <w:rsid w:val="0054533F"/>
    <w:rsid w:val="0055004D"/>
    <w:rsid w:val="005545B2"/>
    <w:rsid w:val="005552D6"/>
    <w:rsid w:val="00585425"/>
    <w:rsid w:val="00636540"/>
    <w:rsid w:val="00650B35"/>
    <w:rsid w:val="00665892"/>
    <w:rsid w:val="00680710"/>
    <w:rsid w:val="006B7649"/>
    <w:rsid w:val="006C05C3"/>
    <w:rsid w:val="006E2D14"/>
    <w:rsid w:val="006F5E9E"/>
    <w:rsid w:val="00700A3C"/>
    <w:rsid w:val="00743877"/>
    <w:rsid w:val="007644B8"/>
    <w:rsid w:val="007B4593"/>
    <w:rsid w:val="00806B2B"/>
    <w:rsid w:val="00826815"/>
    <w:rsid w:val="00867990"/>
    <w:rsid w:val="008B3A94"/>
    <w:rsid w:val="008C6B9F"/>
    <w:rsid w:val="008F2BCC"/>
    <w:rsid w:val="00912645"/>
    <w:rsid w:val="0092063A"/>
    <w:rsid w:val="009452EE"/>
    <w:rsid w:val="00953D8D"/>
    <w:rsid w:val="009A70F6"/>
    <w:rsid w:val="009B0659"/>
    <w:rsid w:val="009B40DF"/>
    <w:rsid w:val="009C1C71"/>
    <w:rsid w:val="009C5BA6"/>
    <w:rsid w:val="009D5F16"/>
    <w:rsid w:val="00A041F1"/>
    <w:rsid w:val="00A11475"/>
    <w:rsid w:val="00A54CEB"/>
    <w:rsid w:val="00AA0D6D"/>
    <w:rsid w:val="00B01E9A"/>
    <w:rsid w:val="00B55E56"/>
    <w:rsid w:val="00BB0AC7"/>
    <w:rsid w:val="00BE28A3"/>
    <w:rsid w:val="00BE2A66"/>
    <w:rsid w:val="00C14B12"/>
    <w:rsid w:val="00C8036D"/>
    <w:rsid w:val="00C87516"/>
    <w:rsid w:val="00CD5EB0"/>
    <w:rsid w:val="00CD6F0F"/>
    <w:rsid w:val="00CE51AA"/>
    <w:rsid w:val="00CE757C"/>
    <w:rsid w:val="00CF4BE3"/>
    <w:rsid w:val="00CF5165"/>
    <w:rsid w:val="00D24A89"/>
    <w:rsid w:val="00D33DEF"/>
    <w:rsid w:val="00D77B23"/>
    <w:rsid w:val="00D960F5"/>
    <w:rsid w:val="00DA10A9"/>
    <w:rsid w:val="00DB6558"/>
    <w:rsid w:val="00DC3E8C"/>
    <w:rsid w:val="00DE3FF8"/>
    <w:rsid w:val="00E21C14"/>
    <w:rsid w:val="00EE1DA6"/>
    <w:rsid w:val="00F02DA3"/>
    <w:rsid w:val="00F04C44"/>
    <w:rsid w:val="00F4386F"/>
    <w:rsid w:val="00F57431"/>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udelft.nl/" TargetMode="External"/><Relationship Id="rId18" Type="http://schemas.openxmlformats.org/officeDocument/2006/relationships/hyperlink" Target="https://www.ecured.cu/Aplicaciones"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s://concepto.de/conocimiento-cientifico/" TargetMode="External"/><Relationship Id="rId7" Type="http://schemas.openxmlformats.org/officeDocument/2006/relationships/endnotes" Target="endnotes.xml"/><Relationship Id="rId12" Type="http://schemas.openxmlformats.org/officeDocument/2006/relationships/hyperlink" Target="https://www.unesco-ihe.org/" TargetMode="External"/><Relationship Id="rId17" Type="http://schemas.openxmlformats.org/officeDocument/2006/relationships/hyperlink" Target="https://www.ecured.cu/Programas"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fyccorp.com/articulo-pruebas-de-software" TargetMode="External"/><Relationship Id="rId20" Type="http://schemas.openxmlformats.org/officeDocument/2006/relationships/hyperlink" Target="https://concepto.de/que-es-un-conjunto/"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c.europa.eu/research/fp7/index_en.cfm" TargetMode="External"/><Relationship Id="rId24" Type="http://schemas.openxmlformats.org/officeDocument/2006/relationships/hyperlink" Target="https://concepto.de/problema/" TargetMode="External"/><Relationship Id="rId5" Type="http://schemas.openxmlformats.org/officeDocument/2006/relationships/webSettings" Target="webSettings.xml"/><Relationship Id="rId15" Type="http://schemas.openxmlformats.org/officeDocument/2006/relationships/hyperlink" Target="https://jorgeocampos.blog/2023/12/18/servicios-web/" TargetMode="External"/><Relationship Id="rId23" Type="http://schemas.openxmlformats.org/officeDocument/2006/relationships/hyperlink" Target="https://concepto.de/objetivo/" TargetMode="External"/><Relationship Id="rId28" Type="http://schemas.openxmlformats.org/officeDocument/2006/relationships/diagramColors" Target="diagrams/colors1.xml"/><Relationship Id="rId10" Type="http://schemas.openxmlformats.org/officeDocument/2006/relationships/hyperlink" Target="https://www.usace.army.mil/" TargetMode="External"/><Relationship Id="rId19" Type="http://schemas.openxmlformats.org/officeDocument/2006/relationships/hyperlink" Target="https://www.ecured.cu/index.php?title=Instrucciones&amp;action=edit&amp;redlink=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miami.edu/" TargetMode="External"/><Relationship Id="rId22" Type="http://schemas.openxmlformats.org/officeDocument/2006/relationships/hyperlink" Target="https://concepto.de/ser-humano/"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3</TotalTime>
  <Pages>1</Pages>
  <Words>7535</Words>
  <Characters>41447</Characters>
  <Application>Microsoft Office Word</Application>
  <DocSecurity>0</DocSecurity>
  <Lines>345</Lines>
  <Paragraphs>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4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ilde Cabrera</dc:creator>
  <cp:lastModifiedBy>Matilde Cabrera</cp:lastModifiedBy>
  <cp:revision>56</cp:revision>
  <dcterms:created xsi:type="dcterms:W3CDTF">2024-03-29T01:24:00Z</dcterms:created>
  <dcterms:modified xsi:type="dcterms:W3CDTF">2024-06-28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H9z4HS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